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 (Poaceae)</w:t>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0"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1"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2"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3"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4" w:author="Phillip Klahs" w:date="2018-10-11T14:54:00Z">
        <w:r w:rsidR="0005011B" w:rsidDel="00DC27CE">
          <w:rPr>
            <w:rFonts w:eastAsia="Times New Roman" w:cs="Times New Roman"/>
            <w:sz w:val="24"/>
            <w:szCs w:val="24"/>
          </w:rPr>
          <w:delText xml:space="preserve">process </w:delText>
        </w:r>
      </w:del>
      <w:ins w:id="5" w:author="Phillip Klahs" w:date="2018-10-11T14:54:00Z">
        <w:r w:rsidR="00DC27CE">
          <w:rPr>
            <w:rFonts w:eastAsia="Times New Roman" w:cs="Times New Roman"/>
            <w:sz w:val="24"/>
            <w:szCs w:val="24"/>
          </w:rPr>
          <w:t xml:space="preserve">act </w:t>
        </w:r>
      </w:ins>
      <w:r w:rsidR="0005011B">
        <w:rPr>
          <w:rFonts w:eastAsia="Times New Roman" w:cs="Times New Roman"/>
          <w:sz w:val="24"/>
          <w:szCs w:val="24"/>
        </w:rPr>
        <w:t>of anemophily</w:t>
      </w:r>
      <w:del w:id="6"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7"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 </w:t>
        </w:r>
      </w:ins>
      <w:del w:id="8" w:author="Phillip Klahs" w:date="2018-10-11T14:52:00Z">
        <w:r w:rsidRPr="006172EE" w:rsidDel="00DC27CE">
          <w:rPr>
            <w:rFonts w:eastAsia="Times New Roman" w:cs="Times New Roman"/>
            <w:sz w:val="24"/>
            <w:szCs w:val="24"/>
          </w:rPr>
          <w:delText xml:space="preserve">to </w:delText>
        </w:r>
        <w:commentRangeStart w:id="9"/>
        <w:r w:rsidRPr="006172EE" w:rsidDel="00DC27CE">
          <w:rPr>
            <w:rFonts w:eastAsia="Times New Roman" w:cs="Times New Roman"/>
            <w:sz w:val="24"/>
            <w:szCs w:val="24"/>
          </w:rPr>
          <w:delText>explore</w:delText>
        </w:r>
        <w:commentRangeEnd w:id="9"/>
        <w:r w:rsidR="0005011B" w:rsidDel="00DC27CE">
          <w:rPr>
            <w:rStyle w:val="CommentReference"/>
          </w:rPr>
          <w:commentReference w:id="9"/>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0" w:author="Phillip Klahs" w:date="2018-10-11T14:52:00Z">
        <w:r w:rsidR="00DC27CE">
          <w:rPr>
            <w:rFonts w:eastAsia="Times New Roman" w:cs="Times New Roman"/>
            <w:sz w:val="24"/>
            <w:szCs w:val="24"/>
          </w:rPr>
          <w:t xml:space="preserve">and the imaging of </w:t>
        </w:r>
      </w:ins>
      <w:ins w:id="11" w:author="Phillip Klahs" w:date="2018-10-11T14:48:00Z">
        <w:r w:rsidR="00DC27CE">
          <w:rPr>
            <w:rFonts w:eastAsia="Times New Roman" w:cs="Times New Roman"/>
            <w:sz w:val="24"/>
            <w:szCs w:val="24"/>
          </w:rPr>
          <w:t xml:space="preserve">pollen wall ultrastructure, with measurements </w:t>
        </w:r>
      </w:ins>
      <w:ins w:id="12" w:author="Phillip Klahs" w:date="2018-10-11T14:55:00Z">
        <w:r w:rsidR="00DC27CE">
          <w:rPr>
            <w:rFonts w:eastAsia="Times New Roman" w:cs="Times New Roman"/>
            <w:sz w:val="24"/>
            <w:szCs w:val="24"/>
          </w:rPr>
          <w:t>of potential</w:t>
        </w:r>
      </w:ins>
      <w:ins w:id="13" w:author="Phillip Klahs" w:date="2018-10-11T14:48:00Z">
        <w:r w:rsidR="00DC27CE">
          <w:rPr>
            <w:rFonts w:eastAsia="Times New Roman" w:cs="Times New Roman"/>
            <w:sz w:val="24"/>
            <w:szCs w:val="24"/>
          </w:rPr>
          <w:t xml:space="preserve"> </w:t>
        </w:r>
        <w:proofErr w:type="spellStart"/>
        <w:r w:rsidR="003318AC">
          <w:rPr>
            <w:rFonts w:eastAsia="Times New Roman" w:cs="Times New Roman"/>
            <w:sz w:val="24"/>
            <w:szCs w:val="24"/>
          </w:rPr>
          <w:t>synapomorphies</w:t>
        </w:r>
      </w:ins>
      <w:proofErr w:type="spellEnd"/>
      <w:ins w:id="14" w:author="Phillip Klahs" w:date="2018-10-11T14:52:00Z">
        <w:r w:rsidR="00DC27CE">
          <w:rPr>
            <w:rFonts w:eastAsia="Times New Roman" w:cs="Times New Roman"/>
            <w:sz w:val="24"/>
            <w:szCs w:val="24"/>
          </w:rPr>
          <w:t xml:space="preserve">, to understand the evolutionary history of </w:t>
        </w:r>
      </w:ins>
      <w:ins w:id="15"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6" w:author="Phillip Klahs" w:date="2018-10-11T14:55:00Z">
        <w:r w:rsidR="00DC27CE">
          <w:rPr>
            <w:rFonts w:eastAsia="Times New Roman" w:cs="Times New Roman"/>
            <w:sz w:val="24"/>
            <w:szCs w:val="24"/>
          </w:rPr>
          <w:t xml:space="preserve"> </w:t>
        </w:r>
      </w:ins>
      <w:ins w:id="17" w:author="Phillip Klahs" w:date="2018-10-11T15:05:00Z">
        <w:r w:rsidR="008C1687">
          <w:rPr>
            <w:rFonts w:eastAsia="Times New Roman" w:cs="Times New Roman"/>
            <w:sz w:val="24"/>
            <w:szCs w:val="24"/>
          </w:rPr>
          <w:t xml:space="preserve">CFD </w:t>
        </w:r>
      </w:ins>
      <w:del w:id="18"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19"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0"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commentRangeStart w:id="21"/>
      <w:r w:rsidRPr="008B4D2C">
        <w:rPr>
          <w:rFonts w:eastAsia="Times New Roman" w:cs="Times New Roman"/>
          <w:sz w:val="24"/>
          <w:szCs w:val="24"/>
        </w:rPr>
        <w:t>Do variations in spikelet morphology</w:t>
      </w:r>
      <w:ins w:id="22" w:author="Phillip Klahs" w:date="2018-10-11T14:57:00Z">
        <w:r w:rsidR="00DC27CE">
          <w:rPr>
            <w:rFonts w:eastAsia="Times New Roman" w:cs="Times New Roman"/>
            <w:sz w:val="24"/>
            <w:szCs w:val="24"/>
          </w:rPr>
          <w:t xml:space="preserve">, such as </w:t>
        </w:r>
      </w:ins>
      <w:del w:id="23"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4" w:author="Phillip Klahs" w:date="2018-10-11T14:57:00Z">
        <w:r w:rsidR="00DC27CE">
          <w:rPr>
            <w:rFonts w:eastAsia="Times New Roman" w:cs="Times New Roman"/>
            <w:sz w:val="24"/>
            <w:szCs w:val="24"/>
          </w:rPr>
          <w:t>,</w:t>
        </w:r>
      </w:ins>
      <w:del w:id="25"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commentRangeEnd w:id="21"/>
      <w:r w:rsidR="00FC79DC">
        <w:rPr>
          <w:rStyle w:val="CommentReference"/>
        </w:rPr>
        <w:commentReference w:id="21"/>
      </w:r>
      <w:r w:rsidR="00E34B0D">
        <w:rPr>
          <w:rFonts w:eastAsia="Times New Roman" w:cs="Times New Roman"/>
          <w:sz w:val="24"/>
          <w:szCs w:val="24"/>
        </w:rPr>
        <w:t xml:space="preserve">Grasses living in open </w:t>
      </w:r>
      <w:del w:id="26" w:author="Phillip Klahs" w:date="2018-10-11T14:57:00Z">
        <w:r w:rsidR="00E34B0D" w:rsidDel="00DC27CE">
          <w:rPr>
            <w:rFonts w:eastAsia="Times New Roman" w:cs="Times New Roman"/>
            <w:sz w:val="24"/>
            <w:szCs w:val="24"/>
          </w:rPr>
          <w:delText xml:space="preserve">prairies </w:delText>
        </w:r>
      </w:del>
      <w:ins w:id="27" w:author="Phillip Klahs" w:date="2018-10-11T14:57:00Z">
        <w:r w:rsidR="00DC27CE">
          <w:rPr>
            <w:rFonts w:eastAsia="Times New Roman" w:cs="Times New Roman"/>
            <w:sz w:val="24"/>
            <w:szCs w:val="24"/>
          </w:rPr>
          <w:t xml:space="preserve">habitats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28" w:author="Phillip Klahs" w:date="2018-10-11T14:58:00Z">
        <w:r w:rsidR="00924738" w:rsidRPr="006172EE" w:rsidDel="00DC27CE">
          <w:rPr>
            <w:rFonts w:eastAsia="Times New Roman" w:cs="Times New Roman"/>
            <w:sz w:val="24"/>
            <w:szCs w:val="24"/>
          </w:rPr>
          <w:delText xml:space="preserve">often assumed to </w:delText>
        </w:r>
      </w:del>
      <w:ins w:id="29"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30"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1"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2" w:author="Phillip Klahs" w:date="2018-10-11T15:00:00Z">
        <w:r w:rsidR="00924738" w:rsidRPr="006172EE" w:rsidDel="001977E1">
          <w:rPr>
            <w:rFonts w:eastAsia="Times New Roman" w:cs="Times New Roman"/>
            <w:sz w:val="24"/>
            <w:szCs w:val="24"/>
          </w:rPr>
          <w:delText xml:space="preserve">grasses </w:delText>
        </w:r>
      </w:del>
      <w:ins w:id="33"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4" w:author="Phillip Klahs" w:date="2018-10-11T14:59:00Z">
        <w:r w:rsidR="00924738" w:rsidRPr="006172EE" w:rsidDel="001977E1">
          <w:rPr>
            <w:rFonts w:eastAsia="Times New Roman" w:cs="Times New Roman"/>
            <w:sz w:val="24"/>
            <w:szCs w:val="24"/>
          </w:rPr>
          <w:delText xml:space="preserve">produce </w:delText>
        </w:r>
      </w:del>
      <w:ins w:id="35" w:author="Phillip Klahs" w:date="2018-10-11T15:01:00Z">
        <w:r w:rsidR="001977E1">
          <w:rPr>
            <w:rFonts w:eastAsia="Times New Roman" w:cs="Times New Roman"/>
            <w:sz w:val="24"/>
            <w:szCs w:val="24"/>
          </w:rPr>
          <w:t>is more</w:t>
        </w:r>
      </w:ins>
      <w:del w:id="36"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7" w:author="Phillip Klahs" w:date="2018-10-11T15:01:00Z">
        <w:r w:rsidR="00924738" w:rsidRPr="006172EE" w:rsidDel="001977E1">
          <w:rPr>
            <w:rFonts w:eastAsia="Times New Roman" w:cs="Times New Roman"/>
            <w:sz w:val="24"/>
            <w:szCs w:val="24"/>
          </w:rPr>
          <w:delText>pollen</w:delText>
        </w:r>
      </w:del>
      <w:del w:id="38" w:author="Phillip Klahs" w:date="2018-10-11T14:59:00Z">
        <w:r w:rsidR="00924738" w:rsidRPr="006172EE" w:rsidDel="001977E1">
          <w:rPr>
            <w:rFonts w:eastAsia="Times New Roman" w:cs="Times New Roman"/>
            <w:sz w:val="24"/>
            <w:szCs w:val="24"/>
          </w:rPr>
          <w:delText xml:space="preserve"> than those of open habitats</w:delText>
        </w:r>
      </w:del>
      <w:ins w:id="39" w:author="Phillip Klahs" w:date="2018-10-11T14:59:00Z">
        <w:r w:rsidR="001977E1">
          <w:rPr>
            <w:rFonts w:eastAsia="Times New Roman" w:cs="Times New Roman"/>
            <w:sz w:val="24"/>
            <w:szCs w:val="24"/>
          </w:rPr>
          <w:t>when observed at high</w:t>
        </w:r>
      </w:ins>
      <w:ins w:id="40" w:author="Phillip Klahs" w:date="2018-10-11T15:01:00Z">
        <w:r w:rsidR="001977E1">
          <w:rPr>
            <w:rFonts w:eastAsia="Times New Roman" w:cs="Times New Roman"/>
            <w:sz w:val="24"/>
            <w:szCs w:val="24"/>
          </w:rPr>
          <w:t>er</w:t>
        </w:r>
      </w:ins>
      <w:ins w:id="41"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xml:space="preserve">. </w:t>
      </w:r>
      <w:proofErr w:type="spellStart"/>
      <w:r w:rsidR="00924738" w:rsidRPr="006172EE">
        <w:rPr>
          <w:rFonts w:eastAsia="Times New Roman" w:cs="Times New Roman"/>
          <w:sz w:val="24"/>
          <w:szCs w:val="24"/>
        </w:rPr>
        <w:t>Microchannels</w:t>
      </w:r>
      <w:proofErr w:type="spellEnd"/>
      <w:ins w:id="42" w:author="Phillip Klahs" w:date="2018-10-11T15:01:00Z">
        <w:r w:rsidR="001977E1">
          <w:rPr>
            <w:rFonts w:eastAsia="Times New Roman" w:cs="Times New Roman"/>
            <w:sz w:val="24"/>
            <w:szCs w:val="24"/>
          </w:rPr>
          <w:t xml:space="preserve"> </w:t>
        </w:r>
      </w:ins>
      <w:ins w:id="43"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4"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5" w:author="Phillip Klahs" w:date="2018-10-11T15:03:00Z">
        <w:r w:rsidR="00924738" w:rsidDel="001977E1">
          <w:rPr>
            <w:rFonts w:eastAsia="Times New Roman" w:cs="Times New Roman"/>
            <w:sz w:val="24"/>
            <w:szCs w:val="24"/>
          </w:rPr>
          <w:delText xml:space="preserve">and </w:delText>
        </w:r>
        <w:commentRangeStart w:id="46"/>
        <w:r w:rsidR="00924738" w:rsidDel="001977E1">
          <w:rPr>
            <w:rFonts w:eastAsia="Times New Roman" w:cs="Times New Roman"/>
            <w:sz w:val="24"/>
            <w:szCs w:val="24"/>
          </w:rPr>
          <w:delText>others</w:delText>
        </w:r>
        <w:commentRangeEnd w:id="46"/>
        <w:r w:rsidR="00F52172" w:rsidDel="001977E1">
          <w:rPr>
            <w:rStyle w:val="CommentReference"/>
          </w:rPr>
          <w:commentReference w:id="46"/>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7" w:author="Phillip Klahs" w:date="2018-10-11T15:03:00Z">
        <w:r w:rsidR="00924738" w:rsidDel="001977E1">
          <w:rPr>
            <w:rFonts w:eastAsia="Times New Roman" w:cs="Times New Roman"/>
            <w:sz w:val="24"/>
            <w:szCs w:val="24"/>
          </w:rPr>
          <w:delText>ve</w:delText>
        </w:r>
      </w:del>
      <w:ins w:id="48"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1D267118" w:rsidR="00583294" w:rsidRDefault="008B4D2C" w:rsidP="003C4A87">
      <w:pPr>
        <w:autoSpaceDE w:val="0"/>
        <w:autoSpaceDN w:val="0"/>
        <w:adjustRightInd w:val="0"/>
        <w:rPr>
          <w:ins w:id="49"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50" w:author="Phillip Klahs" w:date="2018-10-11T15:08:00Z">
        <w:r w:rsidR="00C71B30" w:rsidDel="00122656">
          <w:rPr>
            <w:rFonts w:ascii="Times New Roman" w:hAnsi="Times New Roman" w:cs="Times New Roman"/>
            <w:sz w:val="23"/>
            <w:szCs w:val="23"/>
          </w:rPr>
          <w:delText xml:space="preserve">The </w:delText>
        </w:r>
      </w:del>
      <w:ins w:id="51" w:author="Phillip Klahs" w:date="2018-10-11T15:08:00Z">
        <w:r w:rsidR="00122656">
          <w:rPr>
            <w:rFonts w:ascii="Times New Roman" w:hAnsi="Times New Roman" w:cs="Times New Roman"/>
            <w:sz w:val="23"/>
            <w:szCs w:val="23"/>
          </w:rPr>
          <w:t>This</w:t>
        </w:r>
      </w:ins>
      <w:del w:id="52" w:author="Phillip Klahs" w:date="2018-10-15T14:41:00Z">
        <w:r w:rsidR="000F001A" w:rsidDel="00FC79DC">
          <w:rPr>
            <w:rFonts w:ascii="Times New Roman" w:hAnsi="Times New Roman" w:cs="Times New Roman"/>
            <w:sz w:val="23"/>
            <w:szCs w:val="23"/>
          </w:rPr>
          <w:delText>observed</w:delText>
        </w:r>
      </w:del>
      <w:r w:rsidR="000F001A">
        <w:rPr>
          <w:rFonts w:ascii="Times New Roman" w:hAnsi="Times New Roman" w:cs="Times New Roman"/>
          <w:sz w:val="23"/>
          <w:szCs w:val="23"/>
        </w:rPr>
        <w:t xml:space="preserve"> prevalence </w:t>
      </w:r>
      <w:del w:id="53" w:author="Phillip Klahs" w:date="2018-10-11T15:08:00Z">
        <w:r w:rsidR="000F001A" w:rsidDel="00122656">
          <w:rPr>
            <w:rFonts w:ascii="Times New Roman" w:hAnsi="Times New Roman" w:cs="Times New Roman"/>
            <w:sz w:val="23"/>
            <w:szCs w:val="23"/>
          </w:rPr>
          <w:delText>of anemophily in</w:delText>
        </w:r>
      </w:del>
      <w:ins w:id="54"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5" w:author="Phillip Klahs" w:date="2018-10-11T15:09:00Z">
        <w:r w:rsidR="00122656">
          <w:rPr>
            <w:rFonts w:ascii="Times New Roman" w:hAnsi="Times New Roman" w:cs="Times New Roman"/>
            <w:sz w:val="23"/>
            <w:szCs w:val="23"/>
          </w:rPr>
          <w:t xml:space="preserve">the ecological dominance of </w:t>
        </w:r>
      </w:ins>
      <w:r w:rsidR="000F001A">
        <w:rPr>
          <w:rFonts w:ascii="Times New Roman" w:hAnsi="Times New Roman" w:cs="Times New Roman"/>
          <w:sz w:val="23"/>
          <w:szCs w:val="23"/>
        </w:rPr>
        <w:t xml:space="preserve">grasslands </w:t>
      </w:r>
      <w:del w:id="56"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7" w:author="Phillip Klahs" w:date="2018-10-11T15:09:00Z">
        <w:r w:rsidR="00122656">
          <w:rPr>
            <w:rFonts w:ascii="Times New Roman" w:hAnsi="Times New Roman" w:cs="Times New Roman"/>
            <w:sz w:val="23"/>
            <w:szCs w:val="23"/>
          </w:rPr>
          <w:t xml:space="preserve"> </w:t>
        </w:r>
      </w:ins>
      <w:ins w:id="58" w:author="Phillip Klahs" w:date="2018-10-11T15:10:00Z">
        <w:r w:rsidR="00122656">
          <w:rPr>
            <w:rFonts w:ascii="Times New Roman" w:hAnsi="Times New Roman" w:cs="Times New Roman"/>
            <w:sz w:val="23"/>
            <w:szCs w:val="23"/>
          </w:rPr>
          <w:t xml:space="preserve">their </w:t>
        </w:r>
      </w:ins>
      <w:ins w:id="59"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60"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61"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2" w:author="Phillip Klahs" w:date="2018-10-11T15:10:00Z">
        <w:r w:rsidR="00122656">
          <w:rPr>
            <w:rFonts w:ascii="Times New Roman" w:hAnsi="Times New Roman" w:cs="Times New Roman"/>
            <w:sz w:val="23"/>
            <w:szCs w:val="23"/>
          </w:rPr>
          <w:t>distribution</w:t>
        </w:r>
      </w:ins>
      <w:ins w:id="63" w:author="Phillip Klahs" w:date="2018-10-11T15:09:00Z">
        <w:r w:rsidR="00122656">
          <w:rPr>
            <w:rFonts w:ascii="Times New Roman" w:hAnsi="Times New Roman" w:cs="Times New Roman"/>
            <w:sz w:val="23"/>
            <w:szCs w:val="23"/>
          </w:rPr>
          <w:t>.</w:t>
        </w:r>
      </w:ins>
      <w:ins w:id="64" w:author="Phillip Klahs" w:date="2018-10-11T15:11:00Z">
        <w:r w:rsidR="00122656">
          <w:rPr>
            <w:rFonts w:ascii="Times New Roman" w:hAnsi="Times New Roman" w:cs="Times New Roman"/>
            <w:sz w:val="23"/>
            <w:szCs w:val="23"/>
          </w:rPr>
          <w:t xml:space="preserve"> Temperate forests are also largely composed of anemophilous species</w:t>
        </w:r>
      </w:ins>
      <w:ins w:id="65"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6"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7"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68"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69"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70" w:author="Phillip Klahs" w:date="2018-10-11T15:12:00Z">
        <w:r w:rsidR="00122656">
          <w:rPr>
            <w:rFonts w:ascii="Times New Roman" w:hAnsi="Times New Roman" w:cs="Times New Roman"/>
            <w:sz w:val="23"/>
            <w:szCs w:val="23"/>
          </w:rPr>
          <w:t xml:space="preserve">Despite the broad spatial distribution it </w:t>
        </w:r>
      </w:ins>
      <w:ins w:id="71" w:author="Phillip Klahs" w:date="2018-10-11T15:13:00Z">
        <w:r w:rsidR="00122656">
          <w:rPr>
            <w:rFonts w:ascii="Times New Roman" w:hAnsi="Times New Roman" w:cs="Times New Roman"/>
            <w:sz w:val="23"/>
            <w:szCs w:val="23"/>
          </w:rPr>
          <w:t xml:space="preserve">is </w:t>
        </w:r>
      </w:ins>
      <w:ins w:id="72" w:author="Phillip Klahs" w:date="2018-10-11T15:15:00Z">
        <w:r w:rsidR="00122656">
          <w:rPr>
            <w:rFonts w:ascii="Times New Roman" w:hAnsi="Times New Roman" w:cs="Times New Roman"/>
            <w:sz w:val="23"/>
            <w:szCs w:val="23"/>
          </w:rPr>
          <w:t>thought that anemophily evolved in</w:t>
        </w:r>
      </w:ins>
      <w:ins w:id="73" w:author="Phillip Klahs" w:date="2018-10-11T15:13:00Z">
        <w:r w:rsidR="00122656">
          <w:rPr>
            <w:rFonts w:ascii="Times New Roman" w:hAnsi="Times New Roman" w:cs="Times New Roman"/>
            <w:sz w:val="23"/>
            <w:szCs w:val="23"/>
          </w:rPr>
          <w:t xml:space="preserve"> </w:t>
        </w:r>
      </w:ins>
      <w:ins w:id="74" w:author="Phillip Klahs" w:date="2018-10-11T15:16:00Z">
        <w:r w:rsidR="00122656">
          <w:rPr>
            <w:rFonts w:ascii="Times New Roman" w:hAnsi="Times New Roman" w:cs="Times New Roman"/>
            <w:sz w:val="23"/>
            <w:szCs w:val="23"/>
          </w:rPr>
          <w:t xml:space="preserve">only </w:t>
        </w:r>
      </w:ins>
      <w:del w:id="75"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6" w:author="Phillip Klahs" w:date="2018-10-11T15:14:00Z">
        <w:r w:rsidR="002965C3" w:rsidRPr="00693162" w:rsidDel="00122656">
          <w:rPr>
            <w:rFonts w:ascii="Times New Roman" w:hAnsi="Times New Roman" w:cs="Times New Roman"/>
            <w:sz w:val="23"/>
            <w:szCs w:val="23"/>
          </w:rPr>
          <w:delText xml:space="preserve"> </w:delText>
        </w:r>
      </w:del>
      <w:del w:id="77" w:author="Phillip Klahs" w:date="2018-10-11T15:13:00Z">
        <w:r w:rsidR="00940D32" w:rsidRPr="00693162" w:rsidDel="00122656">
          <w:rPr>
            <w:rFonts w:ascii="Times New Roman" w:hAnsi="Times New Roman" w:cs="Times New Roman"/>
            <w:sz w:val="23"/>
            <w:szCs w:val="23"/>
          </w:rPr>
          <w:delText>1/5</w:delText>
        </w:r>
      </w:del>
      <w:ins w:id="78"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79" w:author="Phillip Klahs" w:date="2018-10-11T15:15:00Z">
        <w:r w:rsidR="00122656">
          <w:rPr>
            <w:rFonts w:ascii="Times New Roman" w:hAnsi="Times New Roman" w:cs="Times New Roman"/>
            <w:sz w:val="23"/>
            <w:szCs w:val="23"/>
          </w:rPr>
          <w:t xml:space="preserve">angiosperm </w:t>
        </w:r>
      </w:ins>
      <w:del w:id="80" w:author="Phillip Klahs" w:date="2018-10-11T15:13:00Z">
        <w:r w:rsidR="00940D32" w:rsidRPr="00693162" w:rsidDel="00122656">
          <w:rPr>
            <w:rFonts w:ascii="Times New Roman" w:hAnsi="Times New Roman" w:cs="Times New Roman"/>
            <w:sz w:val="23"/>
            <w:szCs w:val="23"/>
          </w:rPr>
          <w:delText xml:space="preserve">of angiosperm </w:delText>
        </w:r>
      </w:del>
      <w:del w:id="81" w:author="Phillip Klahs" w:date="2018-10-11T15:16:00Z">
        <w:r w:rsidR="00940D32" w:rsidRPr="00693162" w:rsidDel="00122656">
          <w:rPr>
            <w:rFonts w:ascii="Times New Roman" w:hAnsi="Times New Roman" w:cs="Times New Roman"/>
            <w:sz w:val="23"/>
            <w:szCs w:val="23"/>
          </w:rPr>
          <w:delText>families</w:delText>
        </w:r>
      </w:del>
      <w:ins w:id="82"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3" w:author="Phillip Klahs" w:date="2018-10-11T15:15:00Z">
        <w:r w:rsidR="002965C3" w:rsidDel="00122656">
          <w:rPr>
            <w:rFonts w:ascii="Times New Roman" w:hAnsi="Times New Roman" w:cs="Times New Roman"/>
            <w:sz w:val="23"/>
            <w:szCs w:val="23"/>
          </w:rPr>
          <w:delText>evolved anemophily</w:delText>
        </w:r>
      </w:del>
      <w:ins w:id="84" w:author="Phillip Klahs" w:date="2018-10-11T15:15:00Z">
        <w:r w:rsidR="00122656">
          <w:rPr>
            <w:rFonts w:ascii="Times New Roman" w:hAnsi="Times New Roman" w:cs="Times New Roman"/>
            <w:sz w:val="23"/>
            <w:szCs w:val="23"/>
          </w:rPr>
          <w:t>whose members</w:t>
        </w:r>
      </w:ins>
      <w:ins w:id="85"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species</w:t>
        </w:r>
      </w:ins>
      <w:ins w:id="86"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proofErr w:type="gramStart"/>
        <w:r w:rsidR="00122656" w:rsidRPr="00693162">
          <w:rPr>
            <w:rFonts w:ascii="Times New Roman" w:hAnsi="Times New Roman" w:cs="Times New Roman"/>
            <w:sz w:val="23"/>
            <w:szCs w:val="23"/>
          </w:rPr>
          <w:t>.</w:t>
        </w:r>
      </w:ins>
      <w:proofErr w:type="gramEnd"/>
      <w:del w:id="87"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88"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89"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90"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91" w:author="Phillip Klahs" w:date="2018-10-11T15:18:00Z">
        <w:r w:rsidR="00122656">
          <w:rPr>
            <w:rFonts w:ascii="Times New Roman" w:hAnsi="Times New Roman" w:cs="Times New Roman"/>
            <w:sz w:val="23"/>
            <w:szCs w:val="23"/>
          </w:rPr>
          <w:t xml:space="preserve">, </w:t>
        </w:r>
      </w:ins>
      <w:del w:id="92"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3"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4"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5"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6"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7" w:author="Phillip Klahs" w:date="2018-10-11T15:21:00Z"/>
          <w:rFonts w:ascii="Times New Roman" w:hAnsi="Times New Roman" w:cs="Times New Roman"/>
          <w:sz w:val="23"/>
          <w:szCs w:val="23"/>
        </w:rPr>
      </w:pPr>
      <w:commentRangeStart w:id="98"/>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w:t>
      </w:r>
      <w:proofErr w:type="spellStart"/>
      <w:r w:rsidR="00693917">
        <w:rPr>
          <w:rFonts w:ascii="Times New Roman" w:hAnsi="Times New Roman" w:cs="Times New Roman"/>
          <w:sz w:val="23"/>
          <w:szCs w:val="23"/>
        </w:rPr>
        <w:t>Commelinid</w:t>
      </w:r>
      <w:proofErr w:type="spellEnd"/>
      <w:r w:rsidR="00693917">
        <w:rPr>
          <w:rFonts w:ascii="Times New Roman" w:hAnsi="Times New Roman" w:cs="Times New Roman"/>
          <w:sz w:val="23"/>
          <w:szCs w:val="23"/>
        </w:rPr>
        <w:t xml:space="preserve">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99"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It is 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proofErr w:type="spellStart"/>
      <w:r w:rsidR="00741456">
        <w:rPr>
          <w:rFonts w:ascii="Times New Roman" w:hAnsi="Times New Roman" w:cs="Times New Roman"/>
          <w:sz w:val="23"/>
          <w:szCs w:val="23"/>
        </w:rPr>
        <w:t>bracteate</w:t>
      </w:r>
      <w:proofErr w:type="spellEnd"/>
      <w:r w:rsidR="00741456">
        <w:rPr>
          <w:rFonts w:ascii="Times New Roman" w:hAnsi="Times New Roman" w:cs="Times New Roman"/>
          <w:sz w:val="23"/>
          <w:szCs w:val="23"/>
        </w:rPr>
        <w:t xml:space="preserv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100" w:author="Phillip Klahs" w:date="2018-10-11T15:22:00Z" w:name="move527034668"/>
      <w:moveFrom w:id="101"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100"/>
      <w:commentRangeEnd w:id="98"/>
      <w:r w:rsidR="00583294">
        <w:rPr>
          <w:rStyle w:val="CommentReference"/>
          <w:rFonts w:ascii="Times New Roman" w:eastAsiaTheme="minorHAnsi" w:hAnsi="Times New Roman"/>
        </w:rPr>
        <w:commentReference w:id="98"/>
      </w:r>
    </w:p>
    <w:p w14:paraId="22364582" w14:textId="5BA4B5D3" w:rsidR="00122656" w:rsidRPr="00693162" w:rsidDel="00583294" w:rsidRDefault="00727F8C" w:rsidP="00122656">
      <w:pPr>
        <w:autoSpaceDE w:val="0"/>
        <w:autoSpaceDN w:val="0"/>
        <w:adjustRightInd w:val="0"/>
        <w:rPr>
          <w:del w:id="102" w:author="Phillip Klahs" w:date="2018-10-11T15:22:00Z"/>
          <w:rFonts w:ascii="Times New Roman" w:hAnsi="Times New Roman" w:cs="Times New Roman"/>
          <w:sz w:val="23"/>
          <w:szCs w:val="23"/>
        </w:rPr>
      </w:pPr>
      <w:del w:id="103"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4"/>
        <w:r w:rsidR="004F11B7" w:rsidDel="00346C38">
          <w:rPr>
            <w:rFonts w:ascii="Times New Roman" w:hAnsi="Times New Roman" w:cs="Times New Roman"/>
            <w:sz w:val="23"/>
            <w:szCs w:val="23"/>
          </w:rPr>
          <w:delText>provide</w:delText>
        </w:r>
        <w:commentRangeEnd w:id="104"/>
        <w:r w:rsidR="004F11B7" w:rsidDel="00346C38">
          <w:rPr>
            <w:rStyle w:val="CommentReference"/>
            <w:rFonts w:ascii="Times New Roman" w:eastAsiaTheme="minorHAnsi" w:hAnsi="Times New Roman"/>
          </w:rPr>
          <w:commentReference w:id="104"/>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5"/>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5"/>
        <w:r w:rsidR="004F11B7" w:rsidDel="00346C38">
          <w:rPr>
            <w:rStyle w:val="CommentReference"/>
            <w:rFonts w:ascii="Times New Roman" w:eastAsiaTheme="minorHAnsi" w:hAnsi="Times New Roman"/>
          </w:rPr>
          <w:commentReference w:id="105"/>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765850ED" w14:textId="014F4D21" w:rsidR="00F15F7E" w:rsidRDefault="005D51C4" w:rsidP="003C4A87">
      <w:pPr>
        <w:autoSpaceDE w:val="0"/>
        <w:autoSpaceDN w:val="0"/>
        <w:adjustRightInd w:val="0"/>
        <w:rPr>
          <w:ins w:id="106" w:author="Phillip Klahs" w:date="2018-10-16T14:44:00Z"/>
          <w:rFonts w:ascii="Times New Roman" w:hAnsi="Times New Roman" w:cs="Times New Roman"/>
          <w:sz w:val="23"/>
          <w:szCs w:val="23"/>
        </w:rPr>
      </w:pPr>
      <w:ins w:id="107" w:author="Phillip Klahs" w:date="2018-10-11T15:31:00Z">
        <w:r>
          <w:rPr>
            <w:rFonts w:ascii="Times New Roman" w:hAnsi="Times New Roman" w:cs="Times New Roman"/>
            <w:sz w:val="23"/>
            <w:szCs w:val="23"/>
          </w:rPr>
          <w:t>Anemophily is a risky reproduction strategy</w:t>
        </w:r>
      </w:ins>
      <w:ins w:id="108" w:author="Phillip Klahs" w:date="2018-10-11T15:34:00Z">
        <w:r>
          <w:rPr>
            <w:rFonts w:ascii="Times New Roman" w:hAnsi="Times New Roman" w:cs="Times New Roman"/>
            <w:sz w:val="23"/>
            <w:szCs w:val="23"/>
          </w:rPr>
          <w:t xml:space="preserve"> in terms of pollination efficiency</w:t>
        </w:r>
      </w:ins>
      <w:ins w:id="109" w:author="Phillip Klahs" w:date="2018-10-11T15:31:00Z">
        <w:r>
          <w:rPr>
            <w:rFonts w:ascii="Times New Roman" w:hAnsi="Times New Roman" w:cs="Times New Roman"/>
            <w:sz w:val="23"/>
            <w:szCs w:val="23"/>
          </w:rPr>
          <w:t xml:space="preserve">. </w:t>
        </w:r>
      </w:ins>
      <w:del w:id="110" w:author="Phillip Klahs" w:date="2018-10-11T15:27:00Z">
        <w:r w:rsidR="004F11B7" w:rsidDel="00583294">
          <w:rPr>
            <w:rFonts w:ascii="Times New Roman" w:hAnsi="Times New Roman" w:cs="Times New Roman"/>
            <w:sz w:val="23"/>
            <w:szCs w:val="23"/>
          </w:rPr>
          <w:delText>Wind pollination</w:delText>
        </w:r>
      </w:del>
      <w:ins w:id="111" w:author="Phillip Klahs" w:date="2018-10-11T15:27:00Z">
        <w:r w:rsidR="00583294">
          <w:rPr>
            <w:rFonts w:ascii="Times New Roman" w:hAnsi="Times New Roman" w:cs="Times New Roman"/>
            <w:sz w:val="23"/>
            <w:szCs w:val="23"/>
          </w:rPr>
          <w:t xml:space="preserve"> </w:t>
        </w:r>
      </w:ins>
      <w:ins w:id="112" w:author="Phillip Klahs" w:date="2018-10-11T15:32:00Z">
        <w:r>
          <w:rPr>
            <w:rFonts w:ascii="Times New Roman" w:hAnsi="Times New Roman" w:cs="Times New Roman"/>
            <w:sz w:val="23"/>
            <w:szCs w:val="23"/>
          </w:rPr>
          <w:t>M</w:t>
        </w:r>
      </w:ins>
      <w:ins w:id="113" w:author="Phillip Klahs" w:date="2018-10-11T15:27:00Z">
        <w:r w:rsidR="00583294">
          <w:rPr>
            <w:rFonts w:ascii="Times New Roman" w:hAnsi="Times New Roman" w:cs="Times New Roman"/>
            <w:sz w:val="23"/>
            <w:szCs w:val="23"/>
          </w:rPr>
          <w:t xml:space="preserve">assive </w:t>
        </w:r>
      </w:ins>
      <w:ins w:id="114" w:author="Phillip Klahs" w:date="2018-10-11T15:35:00Z">
        <w:r>
          <w:rPr>
            <w:rFonts w:ascii="Times New Roman" w:hAnsi="Times New Roman" w:cs="Times New Roman"/>
            <w:sz w:val="23"/>
            <w:szCs w:val="23"/>
          </w:rPr>
          <w:t>numbers</w:t>
        </w:r>
      </w:ins>
      <w:ins w:id="115" w:author="Phillip Klahs" w:date="2018-10-11T15:27:00Z">
        <w:r w:rsidR="00583294">
          <w:rPr>
            <w:rFonts w:ascii="Times New Roman" w:hAnsi="Times New Roman" w:cs="Times New Roman"/>
            <w:sz w:val="23"/>
            <w:szCs w:val="23"/>
          </w:rPr>
          <w:t xml:space="preserve"> of </w:t>
        </w:r>
        <w:commentRangeStart w:id="116"/>
        <w:r w:rsidR="00583294">
          <w:rPr>
            <w:rFonts w:ascii="Times New Roman" w:hAnsi="Times New Roman" w:cs="Times New Roman"/>
            <w:sz w:val="23"/>
            <w:szCs w:val="23"/>
          </w:rPr>
          <w:t>cheap</w:t>
        </w:r>
      </w:ins>
      <w:commentRangeEnd w:id="116"/>
      <w:ins w:id="117" w:author="Phillip Klahs" w:date="2018-10-11T15:31:00Z">
        <w:r>
          <w:rPr>
            <w:rStyle w:val="CommentReference"/>
            <w:rFonts w:ascii="Times New Roman" w:eastAsiaTheme="minorHAnsi" w:hAnsi="Times New Roman"/>
          </w:rPr>
          <w:commentReference w:id="116"/>
        </w:r>
      </w:ins>
      <w:ins w:id="118" w:author="Phillip Klahs" w:date="2018-10-11T15:27:00Z">
        <w:r w:rsidR="00583294">
          <w:rPr>
            <w:rFonts w:ascii="Times New Roman" w:hAnsi="Times New Roman" w:cs="Times New Roman"/>
            <w:sz w:val="23"/>
            <w:szCs w:val="23"/>
          </w:rPr>
          <w:t xml:space="preserve"> </w:t>
        </w:r>
      </w:ins>
      <w:ins w:id="119" w:author="Phillip Klahs" w:date="2018-10-11T15:29:00Z">
        <w:r>
          <w:rPr>
            <w:rFonts w:ascii="Times New Roman" w:hAnsi="Times New Roman" w:cs="Times New Roman"/>
            <w:sz w:val="23"/>
            <w:szCs w:val="23"/>
          </w:rPr>
          <w:t>gametophytes travel up to 20 km (Davis 2000) from their parent plant</w:t>
        </w:r>
      </w:ins>
      <w:ins w:id="120" w:author="Phillip Klahs" w:date="2018-10-11T15:32:00Z">
        <w:r>
          <w:rPr>
            <w:rFonts w:ascii="Times New Roman" w:hAnsi="Times New Roman" w:cs="Times New Roman"/>
            <w:sz w:val="23"/>
            <w:szCs w:val="23"/>
          </w:rPr>
          <w:t xml:space="preserve">, </w:t>
        </w:r>
      </w:ins>
      <w:ins w:id="121" w:author="Phillip Klahs" w:date="2018-10-11T15:37:00Z">
        <w:r>
          <w:rPr>
            <w:rFonts w:ascii="Times New Roman" w:hAnsi="Times New Roman" w:cs="Times New Roman"/>
            <w:sz w:val="23"/>
            <w:szCs w:val="23"/>
          </w:rPr>
          <w:t>and</w:t>
        </w:r>
      </w:ins>
      <w:ins w:id="122" w:author="Phillip Klahs" w:date="2018-10-11T15:38:00Z">
        <w:r>
          <w:rPr>
            <w:rFonts w:ascii="Times New Roman" w:hAnsi="Times New Roman" w:cs="Times New Roman"/>
            <w:sz w:val="23"/>
            <w:szCs w:val="23"/>
          </w:rPr>
          <w:t xml:space="preserve"> many </w:t>
        </w:r>
      </w:ins>
      <w:ins w:id="123" w:author="Phillip Klahs" w:date="2018-10-11T15:39:00Z">
        <w:r w:rsidR="00796239">
          <w:rPr>
            <w:rFonts w:ascii="Times New Roman" w:hAnsi="Times New Roman" w:cs="Times New Roman"/>
            <w:sz w:val="23"/>
            <w:szCs w:val="23"/>
          </w:rPr>
          <w:t xml:space="preserve">of these </w:t>
        </w:r>
      </w:ins>
      <w:ins w:id="124" w:author="Phillip Klahs" w:date="2018-10-11T15:38:00Z">
        <w:r>
          <w:rPr>
            <w:rFonts w:ascii="Times New Roman" w:hAnsi="Times New Roman" w:cs="Times New Roman"/>
            <w:sz w:val="23"/>
            <w:szCs w:val="23"/>
          </w:rPr>
          <w:t>pollen grains</w:t>
        </w:r>
      </w:ins>
      <w:ins w:id="125" w:author="Phillip Klahs" w:date="2018-10-11T15:32:00Z">
        <w:r>
          <w:rPr>
            <w:rFonts w:ascii="Times New Roman" w:hAnsi="Times New Roman" w:cs="Times New Roman"/>
            <w:sz w:val="23"/>
            <w:szCs w:val="23"/>
          </w:rPr>
          <w:t xml:space="preserve"> will fail to encounter a conspecific</w:t>
        </w:r>
      </w:ins>
      <w:ins w:id="126"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7" w:author="Phillip Klahs" w:date="2018-10-11T15:39:00Z">
        <w:r w:rsidR="004F11B7" w:rsidDel="00796239">
          <w:rPr>
            <w:rFonts w:ascii="Times New Roman" w:hAnsi="Times New Roman" w:cs="Times New Roman"/>
            <w:sz w:val="23"/>
            <w:szCs w:val="23"/>
          </w:rPr>
          <w:delText>has been well studied, but its</w:delText>
        </w:r>
      </w:del>
      <w:ins w:id="128"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29" w:author="Phillip Klahs" w:date="2018-10-11T15:39:00Z">
        <w:r w:rsidR="00796239">
          <w:rPr>
            <w:rFonts w:ascii="Times New Roman" w:hAnsi="Times New Roman" w:cs="Times New Roman"/>
            <w:sz w:val="23"/>
            <w:szCs w:val="23"/>
          </w:rPr>
          <w:t>of poll</w:t>
        </w:r>
      </w:ins>
      <w:ins w:id="130" w:author="Phillip Klahs" w:date="2018-10-11T15:40:00Z">
        <w:r w:rsidR="00796239">
          <w:rPr>
            <w:rFonts w:ascii="Times New Roman" w:hAnsi="Times New Roman" w:cs="Times New Roman"/>
            <w:sz w:val="23"/>
            <w:szCs w:val="23"/>
          </w:rPr>
          <w:t xml:space="preserve">en </w:t>
        </w:r>
      </w:ins>
      <w:ins w:id="131" w:author="Phillip Klahs" w:date="2018-10-11T15:41:00Z">
        <w:r w:rsidR="00796239">
          <w:rPr>
            <w:rFonts w:ascii="Times New Roman" w:hAnsi="Times New Roman" w:cs="Times New Roman"/>
            <w:sz w:val="23"/>
            <w:szCs w:val="23"/>
          </w:rPr>
          <w:t>transport by wind</w:t>
        </w:r>
      </w:ins>
      <w:ins w:id="132"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3" w:author="Phillip Klahs" w:date="2018-10-11T15:41:00Z">
        <w:r w:rsidR="00796239">
          <w:rPr>
            <w:rFonts w:ascii="Times New Roman" w:hAnsi="Times New Roman" w:cs="Times New Roman"/>
            <w:sz w:val="23"/>
            <w:szCs w:val="23"/>
          </w:rPr>
          <w:t xml:space="preserve"> quantitatively</w:t>
        </w:r>
      </w:ins>
      <w:del w:id="134"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5" w:author="Phillip Klahs" w:date="2018-10-11T15:47:00Z">
        <w:r w:rsidR="00796239">
          <w:rPr>
            <w:rFonts w:ascii="Times New Roman" w:hAnsi="Times New Roman" w:cs="Times New Roman"/>
            <w:sz w:val="23"/>
            <w:szCs w:val="23"/>
          </w:rPr>
          <w:t xml:space="preserve">Despite previous computational limitations researchers </w:t>
        </w:r>
        <w:commentRangeStart w:id="136"/>
        <w:r w:rsidR="00796239" w:rsidRPr="002A5766">
          <w:rPr>
            <w:rFonts w:ascii="Times New Roman" w:hAnsi="Times New Roman" w:cs="Times New Roman"/>
            <w:sz w:val="23"/>
            <w:szCs w:val="23"/>
          </w:rPr>
          <w:lastRenderedPageBreak/>
          <w:t>have</w:t>
        </w:r>
      </w:ins>
      <w:commentRangeEnd w:id="136"/>
      <w:ins w:id="137" w:author="Phillip Klahs" w:date="2018-10-16T14:26:00Z">
        <w:r w:rsidR="002A5766">
          <w:rPr>
            <w:rStyle w:val="CommentReference"/>
            <w:rFonts w:ascii="Times New Roman" w:eastAsiaTheme="minorHAnsi" w:hAnsi="Times New Roman"/>
          </w:rPr>
          <w:commentReference w:id="136"/>
        </w:r>
      </w:ins>
      <w:ins w:id="138" w:author="Phillip Klahs" w:date="2018-10-11T15:47:00Z">
        <w:r w:rsidR="00796239" w:rsidRPr="002A5766">
          <w:rPr>
            <w:rFonts w:ascii="Times New Roman" w:hAnsi="Times New Roman" w:cs="Times New Roman"/>
            <w:sz w:val="23"/>
            <w:szCs w:val="23"/>
          </w:rPr>
          <w:t xml:space="preserve"> </w:t>
        </w:r>
      </w:ins>
      <w:ins w:id="139" w:author="Phillip Klahs" w:date="2018-10-11T15:48:00Z">
        <w:r w:rsidR="00796239" w:rsidRPr="002A5766">
          <w:rPr>
            <w:rFonts w:ascii="Times New Roman" w:hAnsi="Times New Roman" w:cs="Times New Roman"/>
            <w:sz w:val="23"/>
            <w:szCs w:val="23"/>
          </w:rPr>
          <w:t>built</w:t>
        </w:r>
      </w:ins>
      <w:ins w:id="140" w:author="Phillip Klahs" w:date="2018-10-11T15:47:00Z">
        <w:r w:rsidR="00796239" w:rsidRPr="002A5766">
          <w:rPr>
            <w:rFonts w:ascii="Times New Roman" w:hAnsi="Times New Roman" w:cs="Times New Roman"/>
            <w:sz w:val="23"/>
            <w:szCs w:val="23"/>
          </w:rPr>
          <w:t xml:space="preserve"> a </w:t>
        </w:r>
      </w:ins>
      <w:ins w:id="141" w:author="Phillip Klahs" w:date="2018-10-11T15:48:00Z">
        <w:r w:rsidR="00796239" w:rsidRPr="002A5766">
          <w:rPr>
            <w:rFonts w:ascii="Times New Roman" w:hAnsi="Times New Roman" w:cs="Times New Roman"/>
            <w:sz w:val="23"/>
            <w:szCs w:val="23"/>
          </w:rPr>
          <w:t>theoretical</w:t>
        </w:r>
      </w:ins>
      <w:ins w:id="142" w:author="Phillip Klahs" w:date="2018-10-11T15:47:00Z">
        <w:r w:rsidR="00796239" w:rsidRPr="002A5766">
          <w:rPr>
            <w:rFonts w:ascii="Times New Roman" w:hAnsi="Times New Roman" w:cs="Times New Roman"/>
            <w:sz w:val="23"/>
            <w:szCs w:val="23"/>
          </w:rPr>
          <w:t xml:space="preserve"> framework</w:t>
        </w:r>
      </w:ins>
      <w:ins w:id="143" w:author="Phillip Klahs" w:date="2018-10-11T15:48:00Z">
        <w:r w:rsidR="00796239" w:rsidRPr="002A5766">
          <w:rPr>
            <w:rFonts w:ascii="Times New Roman" w:hAnsi="Times New Roman" w:cs="Times New Roman"/>
            <w:sz w:val="23"/>
            <w:szCs w:val="23"/>
          </w:rPr>
          <w:t xml:space="preserve"> </w:t>
        </w:r>
      </w:ins>
      <w:ins w:id="144" w:author="Phillip Klahs" w:date="2018-10-11T15:49:00Z">
        <w:r w:rsidR="00510DBB" w:rsidRPr="002A5766">
          <w:rPr>
            <w:rFonts w:ascii="Times New Roman" w:hAnsi="Times New Roman" w:cs="Times New Roman"/>
            <w:sz w:val="23"/>
            <w:szCs w:val="23"/>
          </w:rPr>
          <w:t>for the conditions which allow anemophily</w:t>
        </w:r>
      </w:ins>
      <w:ins w:id="145" w:author="Phillip Klahs" w:date="2018-10-11T15:50:00Z">
        <w:r w:rsidR="00510DBB" w:rsidRPr="002A5766">
          <w:rPr>
            <w:rFonts w:ascii="Times New Roman" w:hAnsi="Times New Roman" w:cs="Times New Roman"/>
            <w:sz w:val="23"/>
            <w:szCs w:val="23"/>
          </w:rPr>
          <w:t xml:space="preserve"> to persist</w:t>
        </w:r>
      </w:ins>
      <w:ins w:id="146" w:author="Phillip Klahs" w:date="2018-10-11T15:49:00Z">
        <w:r w:rsidR="00510DBB" w:rsidRPr="002A5766">
          <w:rPr>
            <w:rFonts w:ascii="Times New Roman" w:hAnsi="Times New Roman" w:cs="Times New Roman"/>
            <w:sz w:val="23"/>
            <w:szCs w:val="23"/>
          </w:rPr>
          <w:t>.</w:t>
        </w:r>
      </w:ins>
      <w:del w:id="147" w:author="Phillip Klahs" w:date="2018-10-11T15:49:00Z">
        <w:r w:rsidR="005952B8" w:rsidRPr="002A5766" w:rsidDel="00796239">
          <w:rPr>
            <w:rFonts w:ascii="Times New Roman" w:hAnsi="Times New Roman" w:cs="Times New Roman"/>
            <w:sz w:val="23"/>
            <w:szCs w:val="23"/>
          </w:rPr>
          <w:delText>Decades of literature have</w:delText>
        </w:r>
        <w:r w:rsidR="00CA3AD8" w:rsidRPr="002A5766" w:rsidDel="00796239">
          <w:rPr>
            <w:rFonts w:ascii="Times New Roman" w:hAnsi="Times New Roman" w:cs="Times New Roman"/>
            <w:sz w:val="23"/>
            <w:szCs w:val="23"/>
          </w:rPr>
          <w:delText xml:space="preserve"> </w:delText>
        </w:r>
        <w:r w:rsidR="00CA3AD8" w:rsidRPr="002A5766" w:rsidDel="00510DBB">
          <w:rPr>
            <w:rFonts w:ascii="Times New Roman" w:hAnsi="Times New Roman" w:cs="Times New Roman"/>
            <w:sz w:val="23"/>
            <w:szCs w:val="23"/>
          </w:rPr>
          <w:delText>predict</w:delText>
        </w:r>
        <w:r w:rsidR="00CA3AD8" w:rsidRPr="002A5766" w:rsidDel="00796239">
          <w:rPr>
            <w:rFonts w:ascii="Times New Roman" w:hAnsi="Times New Roman" w:cs="Times New Roman"/>
            <w:sz w:val="23"/>
            <w:szCs w:val="23"/>
          </w:rPr>
          <w:delText>ed</w:delText>
        </w:r>
        <w:r w:rsidR="00CA3AD8" w:rsidRPr="002A5766" w:rsidDel="00510DBB">
          <w:rPr>
            <w:rFonts w:ascii="Times New Roman" w:hAnsi="Times New Roman" w:cs="Times New Roman"/>
            <w:sz w:val="23"/>
            <w:szCs w:val="23"/>
          </w:rPr>
          <w:delText xml:space="preserve"> </w:delText>
        </w:r>
        <w:r w:rsidR="005952B8" w:rsidRPr="002A5766" w:rsidDel="00510DBB">
          <w:rPr>
            <w:rFonts w:ascii="Times New Roman" w:hAnsi="Times New Roman" w:cs="Times New Roman"/>
            <w:sz w:val="23"/>
            <w:szCs w:val="23"/>
          </w:rPr>
          <w:delText xml:space="preserve">a </w:delText>
        </w:r>
        <w:r w:rsidR="00CA3AD8" w:rsidRPr="002A5766" w:rsidDel="00510DBB">
          <w:rPr>
            <w:rFonts w:ascii="Times New Roman" w:hAnsi="Times New Roman" w:cs="Times New Roman"/>
            <w:sz w:val="23"/>
            <w:szCs w:val="23"/>
          </w:rPr>
          <w:delText>range</w:delText>
        </w:r>
      </w:del>
      <w:r w:rsidR="00CA3AD8" w:rsidRPr="002A5766">
        <w:rPr>
          <w:rFonts w:ascii="Times New Roman" w:hAnsi="Times New Roman" w:cs="Times New Roman"/>
          <w:sz w:val="23"/>
          <w:szCs w:val="23"/>
        </w:rPr>
        <w:t xml:space="preserve"> </w:t>
      </w:r>
      <w:del w:id="148" w:author="Phillip Klahs" w:date="2018-10-11T15:49:00Z">
        <w:r w:rsidR="00CA3AD8" w:rsidRPr="002A5766" w:rsidDel="00510DBB">
          <w:rPr>
            <w:rFonts w:ascii="Times New Roman" w:hAnsi="Times New Roman" w:cs="Times New Roman"/>
            <w:sz w:val="23"/>
            <w:szCs w:val="23"/>
          </w:rPr>
          <w:delText xml:space="preserve">of </w:delText>
        </w:r>
      </w:del>
      <w:ins w:id="149" w:author="Phillip Klahs" w:date="2018-10-16T14:49:00Z">
        <w:r w:rsidR="00BC0261">
          <w:rPr>
            <w:rFonts w:ascii="Times New Roman" w:hAnsi="Times New Roman" w:cs="Times New Roman"/>
            <w:sz w:val="23"/>
            <w:szCs w:val="23"/>
          </w:rPr>
          <w:t xml:space="preserve">Predicted </w:t>
        </w:r>
      </w:ins>
      <w:ins w:id="150" w:author="Phillip Klahs" w:date="2018-10-16T14:48:00Z">
        <w:r w:rsidR="00F15F7E">
          <w:rPr>
            <w:rFonts w:ascii="Times New Roman" w:hAnsi="Times New Roman" w:cs="Times New Roman"/>
            <w:sz w:val="23"/>
            <w:szCs w:val="23"/>
          </w:rPr>
          <w:t>pollen characteristics</w:t>
        </w:r>
      </w:ins>
      <w:ins w:id="151" w:author="Phillip Klahs" w:date="2018-10-11T15:53:00Z">
        <w:r w:rsidR="00510DBB" w:rsidRPr="002A5766">
          <w:rPr>
            <w:rFonts w:ascii="Times New Roman" w:hAnsi="Times New Roman" w:cs="Times New Roman"/>
            <w:sz w:val="23"/>
            <w:szCs w:val="23"/>
          </w:rPr>
          <w:t xml:space="preserve"> include</w:t>
        </w:r>
      </w:ins>
      <w:del w:id="152" w:author="Phillip Klahs" w:date="2018-10-11T15:51:00Z">
        <w:r w:rsidR="00CA3AD8" w:rsidRPr="002A5766" w:rsidDel="00510DBB">
          <w:rPr>
            <w:rFonts w:ascii="Times New Roman" w:hAnsi="Times New Roman" w:cs="Times New Roman"/>
            <w:sz w:val="23"/>
            <w:szCs w:val="23"/>
          </w:rPr>
          <w:delText xml:space="preserve">parameters associated </w:delText>
        </w:r>
      </w:del>
      <w:del w:id="153" w:author="Phillip Klahs" w:date="2018-10-11T15:50:00Z">
        <w:r w:rsidR="00CA3AD8" w:rsidRPr="002A5766" w:rsidDel="00510DBB">
          <w:rPr>
            <w:rFonts w:ascii="Times New Roman" w:hAnsi="Times New Roman" w:cs="Times New Roman"/>
            <w:sz w:val="23"/>
            <w:szCs w:val="23"/>
          </w:rPr>
          <w:delText xml:space="preserve">with </w:delText>
        </w:r>
        <w:r w:rsidR="005952B8" w:rsidRPr="002A5766" w:rsidDel="00510DBB">
          <w:rPr>
            <w:rFonts w:ascii="Times New Roman" w:hAnsi="Times New Roman" w:cs="Times New Roman"/>
            <w:sz w:val="23"/>
            <w:szCs w:val="23"/>
          </w:rPr>
          <w:delText xml:space="preserve">anemophilous </w:delText>
        </w:r>
        <w:r w:rsidR="00CA3AD8" w:rsidRPr="002A5766" w:rsidDel="00510DBB">
          <w:rPr>
            <w:rFonts w:ascii="Times New Roman" w:hAnsi="Times New Roman" w:cs="Times New Roman"/>
            <w:sz w:val="23"/>
            <w:szCs w:val="23"/>
          </w:rPr>
          <w:delText xml:space="preserve">flower strategy </w:delText>
        </w:r>
        <w:r w:rsidR="005952B8" w:rsidRPr="002A5766" w:rsidDel="00510DBB">
          <w:rPr>
            <w:rFonts w:ascii="Times New Roman" w:hAnsi="Times New Roman" w:cs="Times New Roman"/>
            <w:sz w:val="23"/>
            <w:szCs w:val="23"/>
          </w:rPr>
          <w:delText>and</w:delText>
        </w:r>
        <w:r w:rsidR="00CA3AD8" w:rsidRPr="002A5766" w:rsidDel="00510DBB">
          <w:rPr>
            <w:rFonts w:ascii="Times New Roman" w:hAnsi="Times New Roman" w:cs="Times New Roman"/>
            <w:sz w:val="23"/>
            <w:szCs w:val="23"/>
          </w:rPr>
          <w:delText xml:space="preserve"> </w:delText>
        </w:r>
        <w:r w:rsidR="005336C4" w:rsidRPr="002A5766" w:rsidDel="00510DBB">
          <w:rPr>
            <w:rFonts w:ascii="Times New Roman" w:hAnsi="Times New Roman" w:cs="Times New Roman"/>
            <w:sz w:val="23"/>
            <w:szCs w:val="23"/>
          </w:rPr>
          <w:delText xml:space="preserve">in some cases </w:delText>
        </w:r>
        <w:r w:rsidR="00CA3AD8" w:rsidRPr="002A5766" w:rsidDel="00510DBB">
          <w:rPr>
            <w:rFonts w:ascii="Times New Roman" w:hAnsi="Times New Roman" w:cs="Times New Roman"/>
            <w:sz w:val="23"/>
            <w:szCs w:val="23"/>
          </w:rPr>
          <w:delText>tested</w:delText>
        </w:r>
        <w:r w:rsidR="005952B8" w:rsidRPr="002A5766" w:rsidDel="00510DBB">
          <w:rPr>
            <w:rFonts w:ascii="Times New Roman" w:hAnsi="Times New Roman" w:cs="Times New Roman"/>
            <w:sz w:val="23"/>
            <w:szCs w:val="23"/>
          </w:rPr>
          <w:delText xml:space="preserve"> for their presence in real world examples</w:delText>
        </w:r>
        <w:r w:rsidR="00533A75" w:rsidRPr="002A5766" w:rsidDel="00510DBB">
          <w:rPr>
            <w:rFonts w:ascii="Times New Roman" w:hAnsi="Times New Roman" w:cs="Times New Roman"/>
            <w:sz w:val="23"/>
            <w:szCs w:val="23"/>
          </w:rPr>
          <w:delText xml:space="preserve">. </w:delText>
        </w:r>
      </w:del>
      <w:del w:id="154" w:author="Phillip Klahs" w:date="2018-10-11T15:51:00Z">
        <w:r w:rsidR="005952B8" w:rsidRPr="002A5766" w:rsidDel="00510DBB">
          <w:rPr>
            <w:rFonts w:ascii="Times New Roman" w:hAnsi="Times New Roman" w:cs="Times New Roman"/>
            <w:sz w:val="23"/>
            <w:szCs w:val="23"/>
          </w:rPr>
          <w:delText xml:space="preserve">It is </w:delText>
        </w:r>
      </w:del>
      <w:del w:id="155" w:author="Phillip Klahs" w:date="2018-10-11T15:53:00Z">
        <w:r w:rsidR="005952B8" w:rsidRPr="002A5766" w:rsidDel="00510DBB">
          <w:rPr>
            <w:rFonts w:ascii="Times New Roman" w:hAnsi="Times New Roman" w:cs="Times New Roman"/>
            <w:sz w:val="23"/>
            <w:szCs w:val="23"/>
          </w:rPr>
          <w:delText>predic</w:delText>
        </w:r>
      </w:del>
      <w:del w:id="156" w:author="Phillip Klahs" w:date="2018-10-11T15:51:00Z">
        <w:r w:rsidR="005952B8" w:rsidRPr="002A5766" w:rsidDel="00510DBB">
          <w:rPr>
            <w:rFonts w:ascii="Times New Roman" w:hAnsi="Times New Roman" w:cs="Times New Roman"/>
            <w:sz w:val="23"/>
            <w:szCs w:val="23"/>
          </w:rPr>
          <w:delText>ted</w:delText>
        </w:r>
      </w:del>
      <w:ins w:id="157" w:author="Phillip Klahs" w:date="2018-10-11T15:51:00Z">
        <w:r w:rsidR="00510DBB" w:rsidRPr="002A5766">
          <w:rPr>
            <w:rFonts w:ascii="Times New Roman" w:hAnsi="Times New Roman" w:cs="Times New Roman"/>
            <w:sz w:val="23"/>
            <w:szCs w:val="23"/>
          </w:rPr>
          <w:t xml:space="preserve"> </w:t>
        </w:r>
      </w:ins>
      <w:ins w:id="158" w:author="Phillip Klahs" w:date="2018-10-16T14:44:00Z">
        <w:r w:rsidR="00F15F7E" w:rsidRPr="00FB1E55">
          <w:rPr>
            <w:rFonts w:ascii="Times New Roman" w:hAnsi="Times New Roman" w:cs="Times New Roman"/>
            <w:sz w:val="23"/>
            <w:szCs w:val="23"/>
          </w:rPr>
          <w:t xml:space="preserve">a high </w:t>
        </w:r>
        <w:proofErr w:type="spellStart"/>
        <w:r w:rsidR="00F15F7E" w:rsidRPr="00FB1E55">
          <w:rPr>
            <w:rFonts w:ascii="Times New Roman" w:hAnsi="Times New Roman" w:cs="Times New Roman"/>
            <w:sz w:val="23"/>
            <w:szCs w:val="23"/>
          </w:rPr>
          <w:t>pollen</w:t>
        </w:r>
        <w:proofErr w:type="gramStart"/>
        <w:r w:rsidR="00F15F7E" w:rsidRPr="00FB1E55">
          <w:rPr>
            <w:rFonts w:ascii="Times New Roman" w:hAnsi="Times New Roman" w:cs="Times New Roman"/>
            <w:sz w:val="23"/>
            <w:szCs w:val="23"/>
          </w:rPr>
          <w:t>:ovule</w:t>
        </w:r>
        <w:proofErr w:type="spellEnd"/>
        <w:proofErr w:type="gramEnd"/>
        <w:r w:rsidR="00F15F7E" w:rsidRPr="00FB1E55">
          <w:rPr>
            <w:rFonts w:ascii="Times New Roman" w:hAnsi="Times New Roman" w:cs="Times New Roman"/>
            <w:sz w:val="23"/>
            <w:szCs w:val="23"/>
          </w:rPr>
          <w:t xml:space="preserve"> ratio</w:t>
        </w:r>
        <w:r w:rsidR="00F15F7E">
          <w:rPr>
            <w:rFonts w:ascii="Times New Roman" w:hAnsi="Times New Roman" w:cs="Times New Roman"/>
            <w:sz w:val="23"/>
            <w:szCs w:val="23"/>
          </w:rPr>
          <w:t xml:space="preserve">, </w:t>
        </w:r>
      </w:ins>
      <w:ins w:id="159" w:author="Phillip Klahs" w:date="2018-10-16T14:46:00Z">
        <w:r w:rsidR="00F15F7E" w:rsidRPr="00FB1E55">
          <w:rPr>
            <w:rFonts w:ascii="Times New Roman" w:hAnsi="Times New Roman" w:cs="Times New Roman"/>
            <w:sz w:val="23"/>
            <w:szCs w:val="23"/>
          </w:rPr>
          <w:t xml:space="preserve">pollen grains with </w:t>
        </w:r>
        <w:r w:rsidR="00F15F7E">
          <w:rPr>
            <w:rFonts w:ascii="Times New Roman" w:hAnsi="Times New Roman" w:cs="Times New Roman"/>
            <w:sz w:val="23"/>
            <w:szCs w:val="23"/>
          </w:rPr>
          <w:t xml:space="preserve">a </w:t>
        </w:r>
      </w:ins>
      <w:ins w:id="160" w:author="Phillip Klahs" w:date="2018-10-16T14:44:00Z">
        <w:r w:rsidR="00F15F7E">
          <w:rPr>
            <w:rFonts w:ascii="Times New Roman" w:hAnsi="Times New Roman" w:cs="Times New Roman"/>
            <w:sz w:val="23"/>
            <w:szCs w:val="23"/>
          </w:rPr>
          <w:t>smooth surface</w:t>
        </w:r>
      </w:ins>
      <w:ins w:id="161" w:author="Phillip Klahs" w:date="2018-10-16T14:45:00Z">
        <w:r w:rsidR="00F15F7E">
          <w:rPr>
            <w:rFonts w:ascii="Times New Roman" w:hAnsi="Times New Roman" w:cs="Times New Roman"/>
            <w:sz w:val="23"/>
            <w:szCs w:val="23"/>
          </w:rPr>
          <w:t xml:space="preserve">, </w:t>
        </w:r>
        <w:r w:rsidR="00F15F7E" w:rsidRPr="00FB1E55">
          <w:rPr>
            <w:rFonts w:ascii="Times New Roman" w:hAnsi="Times New Roman" w:cs="Times New Roman"/>
            <w:sz w:val="23"/>
            <w:szCs w:val="23"/>
          </w:rPr>
          <w:t>a</w:t>
        </w:r>
      </w:ins>
      <w:ins w:id="162" w:author="Phillip Klahs" w:date="2018-10-16T14:46:00Z">
        <w:r w:rsidR="00F15F7E">
          <w:rPr>
            <w:rFonts w:ascii="Times New Roman" w:hAnsi="Times New Roman" w:cs="Times New Roman"/>
            <w:sz w:val="23"/>
            <w:szCs w:val="23"/>
          </w:rPr>
          <w:t xml:space="preserve"> diameter between</w:t>
        </w:r>
      </w:ins>
      <w:ins w:id="163" w:author="Phillip Klahs" w:date="2018-10-16T14:45:00Z">
        <w:r w:rsidR="00F15F7E" w:rsidRPr="00FB1E55">
          <w:rPr>
            <w:rFonts w:ascii="Times New Roman" w:hAnsi="Times New Roman" w:cs="Times New Roman"/>
            <w:sz w:val="23"/>
            <w:szCs w:val="23"/>
          </w:rPr>
          <w:t xml:space="preserve"> 10-50 µ</w:t>
        </w:r>
        <w:r w:rsidR="00F15F7E">
          <w:rPr>
            <w:rFonts w:ascii="Times New Roman" w:hAnsi="Times New Roman" w:cs="Times New Roman"/>
            <w:sz w:val="23"/>
            <w:szCs w:val="23"/>
          </w:rPr>
          <w:t>m,</w:t>
        </w:r>
        <w:r w:rsidR="00F15F7E" w:rsidRPr="00FB1E55">
          <w:rPr>
            <w:rFonts w:ascii="Times New Roman" w:hAnsi="Times New Roman" w:cs="Times New Roman"/>
            <w:sz w:val="23"/>
            <w:szCs w:val="23"/>
          </w:rPr>
          <w:t xml:space="preserve"> </w:t>
        </w:r>
      </w:ins>
      <w:ins w:id="164" w:author="Phillip Klahs" w:date="2018-10-16T14:47:00Z">
        <w:r w:rsidR="00F15F7E">
          <w:rPr>
            <w:rFonts w:ascii="Times New Roman" w:hAnsi="Times New Roman" w:cs="Times New Roman"/>
            <w:sz w:val="23"/>
            <w:szCs w:val="23"/>
          </w:rPr>
          <w:t xml:space="preserve">and </w:t>
        </w:r>
      </w:ins>
      <w:ins w:id="165" w:author="Phillip Klahs" w:date="2018-10-16T14:45:00Z">
        <w:r w:rsidR="00F15F7E" w:rsidRPr="00FB1E55">
          <w:rPr>
            <w:rFonts w:ascii="Times New Roman" w:hAnsi="Times New Roman" w:cs="Times New Roman"/>
            <w:sz w:val="23"/>
            <w:szCs w:val="23"/>
          </w:rPr>
          <w:t>slow terminal velocities of 2 – 6 cm/s</w:t>
        </w:r>
      </w:ins>
      <w:ins w:id="166" w:author="Phillip Klahs" w:date="2018-10-16T14:47:00Z">
        <w:r w:rsidR="00F15F7E">
          <w:rPr>
            <w:rFonts w:ascii="Times New Roman" w:hAnsi="Times New Roman" w:cs="Times New Roman"/>
            <w:sz w:val="23"/>
            <w:szCs w:val="23"/>
          </w:rPr>
          <w:t xml:space="preserve"> </w:t>
        </w:r>
        <w:r w:rsidR="00F15F7E" w:rsidRPr="00FB1E55">
          <w:rPr>
            <w:rFonts w:ascii="Times New Roman" w:hAnsi="Times New Roman" w:cs="Times New Roman"/>
            <w:sz w:val="23"/>
            <w:szCs w:val="23"/>
          </w:rPr>
          <w:t>(Adams et al. 1981)</w:t>
        </w:r>
        <w:r w:rsidR="00F15F7E">
          <w:rPr>
            <w:rFonts w:ascii="Times New Roman" w:hAnsi="Times New Roman" w:cs="Times New Roman"/>
            <w:sz w:val="23"/>
            <w:szCs w:val="23"/>
          </w:rPr>
          <w:t xml:space="preserve">. </w:t>
        </w:r>
      </w:ins>
      <w:ins w:id="167" w:author="Phillip Klahs" w:date="2018-10-16T14:49:00Z">
        <w:r w:rsidR="00BC0261">
          <w:rPr>
            <w:rFonts w:ascii="Times New Roman" w:hAnsi="Times New Roman" w:cs="Times New Roman"/>
            <w:sz w:val="23"/>
            <w:szCs w:val="23"/>
          </w:rPr>
          <w:t xml:space="preserve">Wind pollinated plants possess </w:t>
        </w:r>
        <w:r w:rsidR="00BC0261" w:rsidRPr="00FB1E55">
          <w:rPr>
            <w:rFonts w:ascii="Times New Roman" w:hAnsi="Times New Roman" w:cs="Times New Roman"/>
            <w:sz w:val="23"/>
            <w:szCs w:val="23"/>
          </w:rPr>
          <w:t>feathery stigmas</w:t>
        </w:r>
      </w:ins>
      <w:ins w:id="168" w:author="Phillip Klahs" w:date="2018-10-16T14:50:00Z">
        <w:r w:rsidR="00BC0261">
          <w:rPr>
            <w:rFonts w:ascii="Times New Roman" w:hAnsi="Times New Roman" w:cs="Times New Roman"/>
            <w:sz w:val="23"/>
            <w:szCs w:val="23"/>
          </w:rPr>
          <w:t xml:space="preserve"> and flowers</w:t>
        </w:r>
        <w:r w:rsidR="00BC0261" w:rsidRPr="00FB1E55">
          <w:rPr>
            <w:rFonts w:ascii="Times New Roman" w:hAnsi="Times New Roman" w:cs="Times New Roman"/>
            <w:sz w:val="23"/>
            <w:szCs w:val="23"/>
          </w:rPr>
          <w:t xml:space="preserve"> held away from vegetation</w:t>
        </w:r>
      </w:ins>
      <w:ins w:id="169" w:author="Phillip Klahs" w:date="2018-10-16T14:51:00Z">
        <w:r w:rsidR="00BC0261">
          <w:rPr>
            <w:rFonts w:ascii="Times New Roman" w:hAnsi="Times New Roman" w:cs="Times New Roman"/>
            <w:sz w:val="23"/>
            <w:szCs w:val="23"/>
          </w:rPr>
          <w:t>. They</w:t>
        </w:r>
      </w:ins>
      <w:ins w:id="170" w:author="Phillip Klahs" w:date="2018-10-16T14:50:00Z">
        <w:r w:rsidR="00BC0261">
          <w:rPr>
            <w:rFonts w:ascii="Times New Roman" w:hAnsi="Times New Roman" w:cs="Times New Roman"/>
            <w:sz w:val="23"/>
            <w:szCs w:val="23"/>
          </w:rPr>
          <w:t xml:space="preserve"> are often found in habitats with</w:t>
        </w:r>
        <w:r w:rsidR="00BC0261" w:rsidRPr="00FB1E55">
          <w:rPr>
            <w:rFonts w:ascii="Times New Roman" w:hAnsi="Times New Roman" w:cs="Times New Roman"/>
            <w:sz w:val="23"/>
            <w:szCs w:val="23"/>
          </w:rPr>
          <w:t xml:space="preserve"> low humidity</w:t>
        </w:r>
        <w:r w:rsidR="00BC0261">
          <w:rPr>
            <w:rFonts w:ascii="Times New Roman" w:hAnsi="Times New Roman" w:cs="Times New Roman"/>
            <w:sz w:val="23"/>
            <w:szCs w:val="23"/>
          </w:rPr>
          <w:t xml:space="preserve">, infrequent precipitation, </w:t>
        </w:r>
      </w:ins>
      <w:ins w:id="171" w:author="Phillip Klahs" w:date="2018-10-16T14:51:00Z">
        <w:r w:rsidR="00BC0261">
          <w:rPr>
            <w:rFonts w:ascii="Times New Roman" w:hAnsi="Times New Roman" w:cs="Times New Roman"/>
            <w:sz w:val="23"/>
            <w:szCs w:val="23"/>
          </w:rPr>
          <w:t>and with</w:t>
        </w:r>
      </w:ins>
      <w:ins w:id="172" w:author="Phillip Klahs" w:date="2018-10-16T14:50:00Z">
        <w:r w:rsidR="00BC0261" w:rsidRPr="00FB1E55">
          <w:rPr>
            <w:rFonts w:ascii="Times New Roman" w:hAnsi="Times New Roman" w:cs="Times New Roman"/>
            <w:sz w:val="23"/>
            <w:szCs w:val="23"/>
          </w:rPr>
          <w:t xml:space="preserve"> </w:t>
        </w:r>
        <w:commentRangeStart w:id="173"/>
        <w:r w:rsidR="00BC0261" w:rsidRPr="00FB1E55">
          <w:rPr>
            <w:rFonts w:ascii="Times New Roman" w:hAnsi="Times New Roman" w:cs="Times New Roman"/>
            <w:sz w:val="23"/>
            <w:szCs w:val="23"/>
          </w:rPr>
          <w:t>moderate</w:t>
        </w:r>
        <w:commentRangeEnd w:id="173"/>
        <w:r w:rsidR="00BC0261" w:rsidRPr="00FB1E55">
          <w:rPr>
            <w:rStyle w:val="CommentReference"/>
            <w:rFonts w:ascii="Times New Roman" w:eastAsiaTheme="minorHAnsi" w:hAnsi="Times New Roman"/>
          </w:rPr>
          <w:commentReference w:id="173"/>
        </w:r>
        <w:r w:rsidR="00BC0261" w:rsidRPr="00FB1E55">
          <w:rPr>
            <w:rFonts w:ascii="Times New Roman" w:hAnsi="Times New Roman" w:cs="Times New Roman"/>
            <w:sz w:val="23"/>
            <w:szCs w:val="23"/>
          </w:rPr>
          <w:t xml:space="preserve"> to high </w:t>
        </w:r>
      </w:ins>
      <w:ins w:id="174" w:author="Phillip Klahs" w:date="2018-10-16T14:55:00Z">
        <w:r w:rsidR="00BC0261">
          <w:rPr>
            <w:rFonts w:ascii="Times New Roman" w:hAnsi="Times New Roman" w:cs="Times New Roman"/>
            <w:sz w:val="23"/>
            <w:szCs w:val="23"/>
          </w:rPr>
          <w:t xml:space="preserve">conspecific </w:t>
        </w:r>
      </w:ins>
      <w:ins w:id="175" w:author="Phillip Klahs" w:date="2018-10-16T14:50:00Z">
        <w:r w:rsidR="00BC0261" w:rsidRPr="00FB1E55">
          <w:rPr>
            <w:rFonts w:ascii="Times New Roman" w:hAnsi="Times New Roman" w:cs="Times New Roman"/>
            <w:sz w:val="23"/>
            <w:szCs w:val="23"/>
          </w:rPr>
          <w:t>density</w:t>
        </w:r>
      </w:ins>
      <w:ins w:id="176" w:author="Phillip Klahs" w:date="2018-10-16T14:55:00Z">
        <w:r w:rsidR="00BC0261">
          <w:rPr>
            <w:rFonts w:ascii="Times New Roman" w:hAnsi="Times New Roman" w:cs="Times New Roman"/>
            <w:sz w:val="23"/>
            <w:szCs w:val="23"/>
          </w:rPr>
          <w:t xml:space="preserve">. </w:t>
        </w:r>
      </w:ins>
      <w:ins w:id="177" w:author="Phillip Klahs" w:date="2018-10-16T14:57:00Z">
        <w:r w:rsidR="0093231A">
          <w:rPr>
            <w:rFonts w:ascii="Times New Roman" w:hAnsi="Times New Roman" w:cs="Times New Roman"/>
            <w:sz w:val="23"/>
            <w:szCs w:val="23"/>
          </w:rPr>
          <w:t>A</w:t>
        </w:r>
        <w:r w:rsidR="00BC0261">
          <w:rPr>
            <w:rFonts w:ascii="Times New Roman" w:hAnsi="Times New Roman" w:cs="Times New Roman"/>
            <w:sz w:val="23"/>
            <w:szCs w:val="23"/>
          </w:rPr>
          <w:t>n</w:t>
        </w:r>
      </w:ins>
      <w:ins w:id="178" w:author="Phillip Klahs" w:date="2018-10-16T15:01:00Z">
        <w:r w:rsidR="0093231A">
          <w:rPr>
            <w:rFonts w:ascii="Times New Roman" w:hAnsi="Times New Roman" w:cs="Times New Roman"/>
            <w:sz w:val="23"/>
            <w:szCs w:val="23"/>
          </w:rPr>
          <w:t>emophily</w:t>
        </w:r>
      </w:ins>
      <w:ins w:id="179" w:author="Phillip Klahs" w:date="2018-10-16T15:05:00Z">
        <w:r w:rsidR="0093231A">
          <w:rPr>
            <w:rFonts w:ascii="Times New Roman" w:hAnsi="Times New Roman" w:cs="Times New Roman"/>
            <w:sz w:val="23"/>
            <w:szCs w:val="23"/>
          </w:rPr>
          <w:t xml:space="preserve"> </w:t>
        </w:r>
      </w:ins>
      <w:ins w:id="180" w:author="Phillip Klahs" w:date="2018-10-17T11:14:00Z">
        <w:r w:rsidR="003F619D">
          <w:rPr>
            <w:rFonts w:ascii="Times New Roman" w:hAnsi="Times New Roman" w:cs="Times New Roman"/>
            <w:sz w:val="23"/>
            <w:szCs w:val="23"/>
          </w:rPr>
          <w:t xml:space="preserve">is </w:t>
        </w:r>
      </w:ins>
      <w:ins w:id="181" w:author="Phillip Klahs" w:date="2018-10-17T11:15:00Z">
        <w:r w:rsidR="003F619D">
          <w:rPr>
            <w:rFonts w:ascii="Times New Roman" w:hAnsi="Times New Roman" w:cs="Times New Roman"/>
            <w:sz w:val="23"/>
            <w:szCs w:val="23"/>
          </w:rPr>
          <w:t xml:space="preserve">a </w:t>
        </w:r>
      </w:ins>
      <w:ins w:id="182" w:author="Phillip Klahs" w:date="2018-10-17T11:14:00Z">
        <w:r w:rsidR="003F619D">
          <w:rPr>
            <w:rFonts w:ascii="Times New Roman" w:hAnsi="Times New Roman" w:cs="Times New Roman"/>
            <w:sz w:val="23"/>
            <w:szCs w:val="23"/>
          </w:rPr>
          <w:t>dangerous reproductive strategy</w:t>
        </w:r>
        <w:r w:rsidR="003F619D" w:rsidRPr="003F619D">
          <w:rPr>
            <w:rFonts w:ascii="Times New Roman" w:hAnsi="Times New Roman" w:cs="Times New Roman"/>
            <w:sz w:val="23"/>
            <w:szCs w:val="23"/>
          </w:rPr>
          <w:t xml:space="preserve"> </w:t>
        </w:r>
        <w:r w:rsidR="003F619D">
          <w:rPr>
            <w:rFonts w:ascii="Times New Roman" w:hAnsi="Times New Roman" w:cs="Times New Roman"/>
            <w:sz w:val="23"/>
            <w:szCs w:val="23"/>
          </w:rPr>
          <w:t xml:space="preserve">unless selective pressures </w:t>
        </w:r>
      </w:ins>
      <w:ins w:id="183" w:author="Phillip Klahs" w:date="2018-10-17T11:15:00Z">
        <w:r w:rsidR="003F619D">
          <w:rPr>
            <w:rFonts w:ascii="Times New Roman" w:hAnsi="Times New Roman" w:cs="Times New Roman"/>
            <w:sz w:val="23"/>
            <w:szCs w:val="23"/>
          </w:rPr>
          <w:t xml:space="preserve">refine </w:t>
        </w:r>
      </w:ins>
      <w:ins w:id="184" w:author="Phillip Klahs" w:date="2018-10-17T11:16:00Z">
        <w:r w:rsidR="003F619D">
          <w:rPr>
            <w:rFonts w:ascii="Times New Roman" w:hAnsi="Times New Roman" w:cs="Times New Roman"/>
            <w:sz w:val="23"/>
            <w:szCs w:val="23"/>
          </w:rPr>
          <w:t xml:space="preserve">flowers and pollen to operate successfully in </w:t>
        </w:r>
      </w:ins>
      <w:ins w:id="185" w:author="Phillip Klahs" w:date="2018-10-16T15:03:00Z">
        <w:r w:rsidR="0093231A">
          <w:rPr>
            <w:rFonts w:ascii="Times New Roman" w:hAnsi="Times New Roman" w:cs="Times New Roman"/>
            <w:sz w:val="23"/>
            <w:szCs w:val="23"/>
          </w:rPr>
          <w:t xml:space="preserve">stochastic </w:t>
        </w:r>
      </w:ins>
      <w:ins w:id="186" w:author="Phillip Klahs" w:date="2018-10-16T15:04:00Z">
        <w:r w:rsidR="0093231A">
          <w:rPr>
            <w:rFonts w:ascii="Times New Roman" w:hAnsi="Times New Roman" w:cs="Times New Roman"/>
            <w:sz w:val="23"/>
            <w:szCs w:val="23"/>
          </w:rPr>
          <w:t>environment</w:t>
        </w:r>
      </w:ins>
      <w:ins w:id="187" w:author="Phillip Klahs" w:date="2018-10-17T11:16:00Z">
        <w:r w:rsidR="003F619D">
          <w:rPr>
            <w:rFonts w:ascii="Times New Roman" w:hAnsi="Times New Roman" w:cs="Times New Roman"/>
            <w:sz w:val="23"/>
            <w:szCs w:val="23"/>
          </w:rPr>
          <w:t>s</w:t>
        </w:r>
      </w:ins>
      <w:ins w:id="188" w:author="Phillip Klahs" w:date="2018-10-16T15:04:00Z">
        <w:r w:rsidR="0093231A">
          <w:rPr>
            <w:rFonts w:ascii="Times New Roman" w:hAnsi="Times New Roman" w:cs="Times New Roman"/>
            <w:sz w:val="23"/>
            <w:szCs w:val="23"/>
          </w:rPr>
          <w:t xml:space="preserve">. </w:t>
        </w:r>
      </w:ins>
    </w:p>
    <w:p w14:paraId="2B86B09B" w14:textId="587F2BEB" w:rsidR="00583294" w:rsidRDefault="005952B8" w:rsidP="003C4A87">
      <w:pPr>
        <w:autoSpaceDE w:val="0"/>
        <w:autoSpaceDN w:val="0"/>
        <w:adjustRightInd w:val="0"/>
        <w:rPr>
          <w:ins w:id="189" w:author="Phillip Klahs" w:date="2018-10-16T14:27:00Z"/>
          <w:rFonts w:ascii="Times New Roman" w:hAnsi="Times New Roman" w:cs="Times New Roman"/>
          <w:sz w:val="23"/>
          <w:szCs w:val="23"/>
        </w:rPr>
      </w:pPr>
      <w:del w:id="190" w:author="Phillip Klahs" w:date="2018-10-11T15:51:00Z">
        <w:r w:rsidRPr="002A5766" w:rsidDel="00510DBB">
          <w:rPr>
            <w:rFonts w:ascii="Times New Roman" w:hAnsi="Times New Roman" w:cs="Times New Roman"/>
            <w:sz w:val="23"/>
            <w:szCs w:val="23"/>
          </w:rPr>
          <w:delText xml:space="preserve"> that wind pollinated plants will have </w:delText>
        </w:r>
      </w:del>
      <w:del w:id="191" w:author="Phillip Klahs" w:date="2018-10-16T14:49:00Z">
        <w:r w:rsidR="00A12314" w:rsidRPr="002A5766" w:rsidDel="00BC0261">
          <w:rPr>
            <w:rFonts w:ascii="Times New Roman" w:hAnsi="Times New Roman" w:cs="Times New Roman"/>
            <w:sz w:val="23"/>
            <w:szCs w:val="23"/>
          </w:rPr>
          <w:delText>feathery stigmas</w:delText>
        </w:r>
      </w:del>
      <w:del w:id="192" w:author="Phillip Klahs" w:date="2018-10-16T14:55:00Z">
        <w:r w:rsidR="00A12314" w:rsidRPr="002A5766" w:rsidDel="00BC0261">
          <w:rPr>
            <w:rFonts w:ascii="Times New Roman" w:hAnsi="Times New Roman" w:cs="Times New Roman"/>
            <w:sz w:val="23"/>
            <w:szCs w:val="23"/>
          </w:rPr>
          <w:delText>,</w:delText>
        </w:r>
      </w:del>
      <w:del w:id="193" w:author="Phillip Klahs" w:date="2018-10-11T15:58:00Z">
        <w:r w:rsidR="00A12314" w:rsidRPr="002A5766" w:rsidDel="00510DBB">
          <w:rPr>
            <w:rFonts w:ascii="Times New Roman" w:hAnsi="Times New Roman" w:cs="Times New Roman"/>
            <w:sz w:val="23"/>
            <w:szCs w:val="23"/>
          </w:rPr>
          <w:delText xml:space="preserve"> </w:delText>
        </w:r>
      </w:del>
      <w:del w:id="194" w:author="Phillip Klahs" w:date="2018-10-16T14:44:00Z">
        <w:r w:rsidRPr="002A5766" w:rsidDel="00F15F7E">
          <w:rPr>
            <w:rFonts w:ascii="Times New Roman" w:hAnsi="Times New Roman" w:cs="Times New Roman"/>
            <w:sz w:val="23"/>
            <w:szCs w:val="23"/>
          </w:rPr>
          <w:delText xml:space="preserve">a </w:delText>
        </w:r>
        <w:r w:rsidR="00A12314" w:rsidRPr="002A5766" w:rsidDel="00F15F7E">
          <w:rPr>
            <w:rFonts w:ascii="Times New Roman" w:hAnsi="Times New Roman" w:cs="Times New Roman"/>
            <w:sz w:val="23"/>
            <w:szCs w:val="23"/>
          </w:rPr>
          <w:delText>high pollen:ovule ratio</w:delText>
        </w:r>
      </w:del>
      <w:del w:id="195" w:author="Phillip Klahs" w:date="2018-10-16T14:55:00Z">
        <w:r w:rsidR="00A12314" w:rsidRPr="002A5766" w:rsidDel="00BC0261">
          <w:rPr>
            <w:rFonts w:ascii="Times New Roman" w:hAnsi="Times New Roman" w:cs="Times New Roman"/>
            <w:sz w:val="23"/>
            <w:szCs w:val="23"/>
          </w:rPr>
          <w:delText xml:space="preserve">, </w:delText>
        </w:r>
      </w:del>
      <w:del w:id="196" w:author="Phillip Klahs" w:date="2018-10-16T14:45:00Z">
        <w:r w:rsidRPr="002A5766" w:rsidDel="00F15F7E">
          <w:rPr>
            <w:rFonts w:ascii="Times New Roman" w:hAnsi="Times New Roman" w:cs="Times New Roman"/>
            <w:sz w:val="23"/>
            <w:szCs w:val="23"/>
          </w:rPr>
          <w:delText xml:space="preserve">pollen grains with a </w:delText>
        </w:r>
        <w:r w:rsidR="00A12314" w:rsidRPr="002A5766" w:rsidDel="00F15F7E">
          <w:rPr>
            <w:rFonts w:ascii="Times New Roman" w:hAnsi="Times New Roman" w:cs="Times New Roman"/>
            <w:sz w:val="23"/>
            <w:szCs w:val="23"/>
          </w:rPr>
          <w:delText>10-50</w:delText>
        </w:r>
      </w:del>
      <w:del w:id="197" w:author="Phillip Klahs" w:date="2018-10-11T15:54:00Z">
        <w:r w:rsidR="00A12314" w:rsidRPr="002A5766" w:rsidDel="00510DBB">
          <w:rPr>
            <w:rFonts w:ascii="Times New Roman" w:hAnsi="Times New Roman" w:cs="Times New Roman"/>
            <w:sz w:val="23"/>
            <w:szCs w:val="23"/>
          </w:rPr>
          <w:delText>u</w:delText>
        </w:r>
      </w:del>
      <w:del w:id="198" w:author="Phillip Klahs" w:date="2018-10-16T14:45:00Z">
        <w:r w:rsidR="00A12314" w:rsidRPr="002A5766" w:rsidDel="00F15F7E">
          <w:rPr>
            <w:rFonts w:ascii="Times New Roman" w:hAnsi="Times New Roman" w:cs="Times New Roman"/>
            <w:sz w:val="23"/>
            <w:szCs w:val="23"/>
          </w:rPr>
          <w:delText>m diameter</w:delText>
        </w:r>
      </w:del>
      <w:del w:id="199" w:author="Phillip Klahs" w:date="2018-10-16T14:55:00Z">
        <w:r w:rsidR="00A12314" w:rsidRPr="002A5766" w:rsidDel="00BC0261">
          <w:rPr>
            <w:rFonts w:ascii="Times New Roman" w:hAnsi="Times New Roman" w:cs="Times New Roman"/>
            <w:sz w:val="23"/>
            <w:szCs w:val="23"/>
          </w:rPr>
          <w:delText xml:space="preserve">, </w:delText>
        </w:r>
      </w:del>
      <w:del w:id="200" w:author="Phillip Klahs" w:date="2018-10-11T15:55:00Z">
        <w:r w:rsidR="00A12314" w:rsidRPr="002A5766" w:rsidDel="00510DBB">
          <w:rPr>
            <w:rFonts w:ascii="Times New Roman" w:hAnsi="Times New Roman" w:cs="Times New Roman"/>
            <w:sz w:val="23"/>
            <w:szCs w:val="23"/>
          </w:rPr>
          <w:delText xml:space="preserve">pollen with </w:delText>
        </w:r>
      </w:del>
      <w:del w:id="201" w:author="Phillip Klahs" w:date="2018-10-16T14:45:00Z">
        <w:r w:rsidR="00A12314" w:rsidRPr="002A5766" w:rsidDel="00F15F7E">
          <w:rPr>
            <w:rFonts w:ascii="Times New Roman" w:hAnsi="Times New Roman" w:cs="Times New Roman"/>
            <w:sz w:val="23"/>
            <w:szCs w:val="23"/>
          </w:rPr>
          <w:delText xml:space="preserve">slow terminal velocities 2 – 6 cm/s </w:delText>
        </w:r>
      </w:del>
      <w:commentRangeStart w:id="202"/>
      <w:del w:id="203" w:author="Phillip Klahs" w:date="2018-10-16T14:55:00Z">
        <w:r w:rsidR="00A12314" w:rsidRPr="002A5766" w:rsidDel="00BC0261">
          <w:rPr>
            <w:rFonts w:ascii="Times New Roman" w:hAnsi="Times New Roman" w:cs="Times New Roman"/>
            <w:sz w:val="23"/>
            <w:szCs w:val="23"/>
          </w:rPr>
          <w:delText xml:space="preserve">(Adams et al. 1981), </w:delText>
        </w:r>
        <w:commentRangeEnd w:id="202"/>
        <w:r w:rsidR="00510DBB" w:rsidRPr="002A5766" w:rsidDel="00BC0261">
          <w:rPr>
            <w:rStyle w:val="CommentReference"/>
            <w:rFonts w:ascii="Times New Roman" w:eastAsiaTheme="minorHAnsi" w:hAnsi="Times New Roman"/>
          </w:rPr>
          <w:commentReference w:id="202"/>
        </w:r>
      </w:del>
      <w:del w:id="204" w:author="Phillip Klahs" w:date="2018-10-11T15:55:00Z">
        <w:r w:rsidR="00A12314" w:rsidRPr="002A5766" w:rsidDel="00510DBB">
          <w:rPr>
            <w:rFonts w:ascii="Times New Roman" w:hAnsi="Times New Roman" w:cs="Times New Roman"/>
            <w:sz w:val="23"/>
            <w:szCs w:val="23"/>
          </w:rPr>
          <w:delText xml:space="preserve">pollen </w:delText>
        </w:r>
        <w:r w:rsidRPr="002A5766" w:rsidDel="00510DBB">
          <w:rPr>
            <w:rFonts w:ascii="Times New Roman" w:hAnsi="Times New Roman" w:cs="Times New Roman"/>
            <w:sz w:val="23"/>
            <w:szCs w:val="23"/>
          </w:rPr>
          <w:delText xml:space="preserve">with a </w:delText>
        </w:r>
      </w:del>
      <w:del w:id="205" w:author="Phillip Klahs" w:date="2018-10-16T14:55:00Z">
        <w:r w:rsidRPr="002A5766" w:rsidDel="00BC0261">
          <w:rPr>
            <w:rFonts w:ascii="Times New Roman" w:hAnsi="Times New Roman" w:cs="Times New Roman"/>
            <w:sz w:val="23"/>
            <w:szCs w:val="23"/>
          </w:rPr>
          <w:delText xml:space="preserve">smooth </w:delText>
        </w:r>
        <w:r w:rsidR="00A12314" w:rsidRPr="002A5766" w:rsidDel="00BC0261">
          <w:rPr>
            <w:rFonts w:ascii="Times New Roman" w:hAnsi="Times New Roman" w:cs="Times New Roman"/>
            <w:sz w:val="23"/>
            <w:szCs w:val="23"/>
          </w:rPr>
          <w:delText>surface,</w:delText>
        </w:r>
        <w:r w:rsidRPr="002A5766" w:rsidDel="00BC0261">
          <w:rPr>
            <w:rFonts w:ascii="Times New Roman" w:hAnsi="Times New Roman" w:cs="Times New Roman"/>
            <w:sz w:val="23"/>
            <w:szCs w:val="23"/>
          </w:rPr>
          <w:delText xml:space="preserve"> </w:delText>
        </w:r>
      </w:del>
      <w:del w:id="206" w:author="Phillip Klahs" w:date="2018-10-11T15:56:00Z">
        <w:r w:rsidRPr="002A5766" w:rsidDel="00510DBB">
          <w:rPr>
            <w:rFonts w:ascii="Times New Roman" w:hAnsi="Times New Roman" w:cs="Times New Roman"/>
            <w:sz w:val="23"/>
            <w:szCs w:val="23"/>
          </w:rPr>
          <w:delText>pollen with</w:delText>
        </w:r>
        <w:r w:rsidR="00A12314" w:rsidRPr="002A5766" w:rsidDel="00510DBB">
          <w:rPr>
            <w:rFonts w:ascii="Times New Roman" w:hAnsi="Times New Roman" w:cs="Times New Roman"/>
            <w:sz w:val="23"/>
            <w:szCs w:val="23"/>
          </w:rPr>
          <w:delText xml:space="preserve"> </w:delText>
        </w:r>
      </w:del>
      <w:del w:id="207" w:author="Phillip Klahs" w:date="2018-10-16T14:44:00Z">
        <w:r w:rsidR="00A12314" w:rsidRPr="002A5766" w:rsidDel="00F15F7E">
          <w:rPr>
            <w:rFonts w:ascii="Times New Roman" w:hAnsi="Times New Roman" w:cs="Times New Roman"/>
            <w:sz w:val="23"/>
            <w:szCs w:val="23"/>
          </w:rPr>
          <w:delText>few and circular apertures</w:delText>
        </w:r>
      </w:del>
      <w:del w:id="208" w:author="Phillip Klahs" w:date="2018-10-11T15:56:00Z">
        <w:r w:rsidR="00A12314" w:rsidRPr="002A5766" w:rsidDel="00510DBB">
          <w:rPr>
            <w:rFonts w:ascii="Times New Roman" w:hAnsi="Times New Roman" w:cs="Times New Roman"/>
            <w:sz w:val="23"/>
            <w:szCs w:val="23"/>
          </w:rPr>
          <w:delText>, long stamen filaments</w:delText>
        </w:r>
      </w:del>
      <w:del w:id="209" w:author="Phillip Klahs" w:date="2018-10-16T14:55:00Z">
        <w:r w:rsidR="00A12314" w:rsidRPr="002A5766" w:rsidDel="00BC0261">
          <w:rPr>
            <w:rFonts w:ascii="Times New Roman" w:hAnsi="Times New Roman" w:cs="Times New Roman"/>
            <w:sz w:val="23"/>
            <w:szCs w:val="23"/>
          </w:rPr>
          <w:delText xml:space="preserve">, </w:delText>
        </w:r>
      </w:del>
      <w:del w:id="210" w:author="Phillip Klahs" w:date="2018-10-11T15:57:00Z">
        <w:r w:rsidR="00A12314" w:rsidRPr="002A5766" w:rsidDel="00510DBB">
          <w:rPr>
            <w:rFonts w:ascii="Times New Roman" w:hAnsi="Times New Roman" w:cs="Times New Roman"/>
            <w:sz w:val="23"/>
            <w:szCs w:val="23"/>
          </w:rPr>
          <w:delText xml:space="preserve">absent or reduced nectaries fragrance perianth, inflorescence held away from vegetation, </w:delText>
        </w:r>
      </w:del>
      <w:del w:id="211" w:author="Phillip Klahs" w:date="2018-10-16T14:55:00Z">
        <w:r w:rsidR="00A12314" w:rsidRPr="002A5766" w:rsidDel="00BC0261">
          <w:rPr>
            <w:rFonts w:ascii="Times New Roman" w:hAnsi="Times New Roman" w:cs="Times New Roman"/>
            <w:sz w:val="23"/>
            <w:szCs w:val="23"/>
          </w:rPr>
          <w:delText>low to moderate optimum wind speed habitat</w:delText>
        </w:r>
      </w:del>
      <w:del w:id="212" w:author="Phillip Klahs" w:date="2018-10-16T14:50:00Z">
        <w:r w:rsidR="00A12314" w:rsidRPr="002A5766" w:rsidDel="00BC0261">
          <w:rPr>
            <w:rFonts w:ascii="Times New Roman" w:hAnsi="Times New Roman" w:cs="Times New Roman"/>
            <w:sz w:val="23"/>
            <w:szCs w:val="23"/>
          </w:rPr>
          <w:delText xml:space="preserve">, low humidity habitat, infrequent precipitation habitat, open surrounding vegetation habitat, </w:delText>
        </w:r>
        <w:commentRangeStart w:id="213"/>
        <w:r w:rsidR="00A12314" w:rsidRPr="002A5766" w:rsidDel="00BC0261">
          <w:rPr>
            <w:rFonts w:ascii="Times New Roman" w:hAnsi="Times New Roman" w:cs="Times New Roman"/>
            <w:sz w:val="23"/>
            <w:szCs w:val="23"/>
          </w:rPr>
          <w:delText>moderate</w:delText>
        </w:r>
        <w:commentRangeEnd w:id="213"/>
        <w:r w:rsidR="002A5766" w:rsidRPr="002A5766" w:rsidDel="00BC0261">
          <w:rPr>
            <w:rStyle w:val="CommentReference"/>
            <w:rFonts w:ascii="Times New Roman" w:eastAsiaTheme="minorHAnsi" w:hAnsi="Times New Roman"/>
          </w:rPr>
          <w:commentReference w:id="213"/>
        </w:r>
        <w:r w:rsidR="00A12314" w:rsidRPr="002A5766" w:rsidDel="00BC0261">
          <w:rPr>
            <w:rFonts w:ascii="Times New Roman" w:hAnsi="Times New Roman" w:cs="Times New Roman"/>
            <w:sz w:val="23"/>
            <w:szCs w:val="23"/>
          </w:rPr>
          <w:delText xml:space="preserve"> to high plant density</w:delText>
        </w:r>
      </w:del>
      <w:del w:id="214" w:author="Phillip Klahs" w:date="2018-10-16T14:55:00Z">
        <w:r w:rsidR="00A12314" w:rsidRPr="002A5766" w:rsidDel="00BC0261">
          <w:rPr>
            <w:rFonts w:ascii="Times New Roman" w:hAnsi="Times New Roman" w:cs="Times New Roman"/>
            <w:sz w:val="23"/>
            <w:szCs w:val="23"/>
          </w:rPr>
          <w:delText>. (see bickel and freeman 1993 for plant geometry)</w:delText>
        </w:r>
      </w:del>
    </w:p>
    <w:p w14:paraId="31856F55" w14:textId="35B5EF7E" w:rsidR="002A5766" w:rsidRDefault="003F619D" w:rsidP="003C4A87">
      <w:pPr>
        <w:autoSpaceDE w:val="0"/>
        <w:autoSpaceDN w:val="0"/>
        <w:adjustRightInd w:val="0"/>
        <w:rPr>
          <w:ins w:id="215" w:author="Phillip Klahs" w:date="2018-10-16T14:27:00Z"/>
          <w:rFonts w:ascii="Times New Roman" w:hAnsi="Times New Roman" w:cs="Times New Roman"/>
          <w:sz w:val="23"/>
          <w:szCs w:val="23"/>
        </w:rPr>
      </w:pPr>
      <w:ins w:id="216" w:author="Phillip Klahs" w:date="2018-10-17T11:17:00Z">
        <w:r>
          <w:rPr>
            <w:rFonts w:ascii="Times New Roman" w:hAnsi="Times New Roman" w:cs="Times New Roman"/>
            <w:sz w:val="23"/>
            <w:szCs w:val="23"/>
          </w:rPr>
          <w:t xml:space="preserve">Flowers of Poaceae are relatively small, and </w:t>
        </w:r>
      </w:ins>
      <w:ins w:id="217" w:author="Phillip Klahs" w:date="2018-10-17T11:18:00Z">
        <w:r>
          <w:rPr>
            <w:rFonts w:ascii="Times New Roman" w:hAnsi="Times New Roman" w:cs="Times New Roman"/>
            <w:sz w:val="23"/>
            <w:szCs w:val="23"/>
          </w:rPr>
          <w:t>surrounded by bracts.</w:t>
        </w:r>
      </w:ins>
      <w:ins w:id="218" w:author="Phillip Klahs" w:date="2018-10-17T11:38:00Z">
        <w:r w:rsidR="002052BB">
          <w:rPr>
            <w:rFonts w:ascii="Times New Roman" w:hAnsi="Times New Roman" w:cs="Times New Roman"/>
            <w:sz w:val="23"/>
            <w:szCs w:val="23"/>
          </w:rPr>
          <w:t xml:space="preserve"> </w:t>
        </w:r>
      </w:ins>
      <w:bookmarkStart w:id="219" w:name="_GoBack"/>
      <w:bookmarkEnd w:id="219"/>
      <w:moveToRangeStart w:id="220" w:author="Phillip Klahs" w:date="2018-10-17T11:38:00Z" w:name="move527539630"/>
      <w:moveTo w:id="221" w:author="Phillip Klahs" w:date="2018-10-17T11:38:00Z">
        <w:del w:id="222" w:author="Phillip Klahs" w:date="2018-10-17T13:24:00Z">
          <w:r w:rsidR="00366BDA" w:rsidRPr="00693162" w:rsidDel="002052BB">
            <w:rPr>
              <w:rFonts w:ascii="Times New Roman" w:hAnsi="Times New Roman" w:cs="Times New Roman"/>
              <w:sz w:val="23"/>
              <w:szCs w:val="23"/>
            </w:rPr>
            <w:delText xml:space="preserve">Grass spikelet structure, bracteate, reduced flowers, feathery stigmas, versatile anthers. </w:delText>
          </w:r>
        </w:del>
        <w:r w:rsidR="00366BDA" w:rsidRPr="00693162">
          <w:rPr>
            <w:rFonts w:ascii="Times New Roman" w:hAnsi="Times New Roman" w:cs="Times New Roman"/>
            <w:sz w:val="23"/>
            <w:szCs w:val="23"/>
          </w:rPr>
          <w:t>Grass pollen development (peripheral pollen).</w:t>
        </w:r>
      </w:moveTo>
      <w:moveToRangeEnd w:id="220"/>
      <w:ins w:id="223" w:author="Phillip Klahs" w:date="2018-10-17T11:18:00Z">
        <w:r>
          <w:rPr>
            <w:rFonts w:ascii="Times New Roman" w:hAnsi="Times New Roman" w:cs="Times New Roman"/>
            <w:sz w:val="23"/>
            <w:szCs w:val="23"/>
          </w:rPr>
          <w:t xml:space="preserve"> </w:t>
        </w:r>
      </w:ins>
      <w:ins w:id="224" w:author="Phillip Klahs" w:date="2018-10-16T14:27:00Z">
        <w:r>
          <w:rPr>
            <w:rFonts w:ascii="Times New Roman" w:hAnsi="Times New Roman" w:cs="Times New Roman"/>
            <w:sz w:val="23"/>
            <w:szCs w:val="23"/>
          </w:rPr>
          <w:t>The a</w:t>
        </w:r>
        <w:r w:rsidR="002A5766">
          <w:rPr>
            <w:rFonts w:ascii="Times New Roman" w:hAnsi="Times New Roman" w:cs="Times New Roman"/>
            <w:sz w:val="23"/>
            <w:szCs w:val="23"/>
          </w:rPr>
          <w:t>nther</w:t>
        </w:r>
      </w:ins>
      <w:ins w:id="225" w:author="Phillip Klahs" w:date="2018-10-17T11:19:00Z">
        <w:r>
          <w:rPr>
            <w:rFonts w:ascii="Times New Roman" w:hAnsi="Times New Roman" w:cs="Times New Roman"/>
            <w:sz w:val="23"/>
            <w:szCs w:val="23"/>
          </w:rPr>
          <w:t xml:space="preserve">s are exserted and dangle from the spikelet on long filaments. </w:t>
        </w:r>
      </w:ins>
    </w:p>
    <w:p w14:paraId="224D1B33" w14:textId="1CB4D3F8" w:rsidR="003318AC" w:rsidRDefault="00583294" w:rsidP="003C4A87">
      <w:pPr>
        <w:autoSpaceDE w:val="0"/>
        <w:autoSpaceDN w:val="0"/>
        <w:adjustRightInd w:val="0"/>
        <w:rPr>
          <w:ins w:id="226" w:author="Phillip Klahs" w:date="2018-10-11T14:38:00Z"/>
          <w:rFonts w:ascii="Times New Roman" w:hAnsi="Times New Roman" w:cs="Times New Roman"/>
          <w:sz w:val="23"/>
          <w:szCs w:val="23"/>
        </w:rPr>
      </w:pPr>
      <w:moveToRangeStart w:id="227" w:author="Phillip Klahs" w:date="2018-10-11T15:22:00Z" w:name="move527034668"/>
      <w:moveTo w:id="228" w:author="Phillip Klahs" w:date="2018-10-11T15:22:00Z">
        <w:del w:id="229" w:author="Phillip Klahs" w:date="2018-10-16T14:27:00Z">
          <w:r w:rsidDel="002A5766">
            <w:rPr>
              <w:rFonts w:ascii="Times New Roman" w:hAnsi="Times New Roman" w:cs="Times New Roman"/>
              <w:sz w:val="23"/>
              <w:szCs w:val="23"/>
            </w:rPr>
            <w:delText>We currently have the capacity to make an important stride by testing the relationship between this successfully efficient spikelet shape and aerodynamic function.</w:delText>
          </w:r>
        </w:del>
      </w:moveTo>
      <w:moveToRangeEnd w:id="227"/>
    </w:p>
    <w:p w14:paraId="002AEABA" w14:textId="77777777" w:rsidR="003318AC" w:rsidRDefault="003318AC" w:rsidP="003318AC">
      <w:pPr>
        <w:pStyle w:val="NoSpacing"/>
        <w:rPr>
          <w:ins w:id="230" w:author="Phillip Klahs" w:date="2018-10-11T14:38:00Z"/>
        </w:rPr>
      </w:pPr>
      <w:ins w:id="231" w:author="Phillip Klahs" w:date="2018-10-11T14:38:00Z">
        <w:r>
          <w:t xml:space="preserve">Pollen in the Poaceae is </w:t>
        </w:r>
        <w:proofErr w:type="spellStart"/>
        <w:r>
          <w:t>monoporate</w:t>
        </w:r>
        <w:proofErr w:type="spellEnd"/>
        <w:r>
          <w:t xml:space="preserve"> (having one pore) and </w:t>
        </w:r>
        <w:proofErr w:type="spellStart"/>
        <w:r>
          <w:t>annulate</w:t>
        </w:r>
        <w:proofErr w:type="spellEnd"/>
        <w:r>
          <w:t xml:space="preserve"> (bearing an annulus, or thickened ring around the pore) (Fig. 1a). Under standard light microscopy, the </w:t>
        </w:r>
        <w:proofErr w:type="spellStart"/>
        <w:r>
          <w:t>exine</w:t>
        </w:r>
        <w:proofErr w:type="spellEnd"/>
        <w:r>
          <w:t xml:space="preserve"> (outer surface) of the pollen grain appears </w:t>
        </w:r>
        <w:proofErr w:type="spellStart"/>
        <w:r>
          <w:t>psilate</w:t>
        </w:r>
        <w:proofErr w:type="spellEnd"/>
        <w:r>
          <w:t xml:space="preserve"> (smooth) or nearly so; at Scanning Electron Microscopy (SEM) magnifications, the </w:t>
        </w:r>
        <w:proofErr w:type="spellStart"/>
        <w:r>
          <w:t>exine</w:t>
        </w:r>
        <w:proofErr w:type="spellEnd"/>
        <w:r>
          <w:t xml:space="preserve"> may appear </w:t>
        </w:r>
        <w:proofErr w:type="spellStart"/>
        <w:r>
          <w:t>psilate</w:t>
        </w:r>
        <w:proofErr w:type="spellEnd"/>
        <w:r>
          <w:t xml:space="preserv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w:t>
        </w:r>
        <w:proofErr w:type="spellStart"/>
        <w:r>
          <w:t>operculate</w:t>
        </w:r>
        <w:proofErr w:type="spellEnd"/>
        <w:r>
          <w:t xml:space="preserv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232" w:author="Phillip Klahs" w:date="2018-10-11T14:38:00Z"/>
        </w:rPr>
      </w:pPr>
    </w:p>
    <w:p w14:paraId="66DDAA57" w14:textId="77777777" w:rsidR="003318AC" w:rsidRDefault="003318AC" w:rsidP="003318AC">
      <w:pPr>
        <w:pStyle w:val="NoSpacing"/>
        <w:keepNext/>
        <w:rPr>
          <w:ins w:id="233" w:author="Phillip Klahs" w:date="2018-10-11T14:38:00Z"/>
        </w:rPr>
      </w:pPr>
      <w:ins w:id="234"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235" w:author="Phillip Klahs" w:date="2018-10-11T14:38:00Z"/>
        </w:rPr>
      </w:pPr>
      <w:ins w:id="236"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0CC63070" w14:textId="77777777" w:rsidR="003318AC" w:rsidRDefault="003318AC" w:rsidP="003318AC">
      <w:pPr>
        <w:pStyle w:val="NoSpacing"/>
        <w:rPr>
          <w:ins w:id="237" w:author="Phillip Klahs" w:date="2018-10-11T14:38:00Z"/>
        </w:rPr>
      </w:pPr>
      <w:ins w:id="238" w:author="Phillip Klahs" w:date="2018-10-11T14:38:00Z">
        <w:r>
          <w:t>Intra-</w:t>
        </w:r>
        <w:proofErr w:type="spellStart"/>
        <w:r>
          <w:t>exinous</w:t>
        </w:r>
        <w:proofErr w:type="spellEnd"/>
        <w:r>
          <w:t xml:space="preserve"> channels are often noted in studies of grass pollen micromorphology (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239" w:author="Phillip Klahs" w:date="2018-10-11T14:38:00Z"/>
        </w:rPr>
      </w:pPr>
      <w:ins w:id="240" w:author="Phillip Klahs" w:date="2018-10-11T14:38:00Z">
        <w:r>
          <w:rPr>
            <w:noProof/>
          </w:rPr>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777777" w:rsidR="003318AC" w:rsidRDefault="003318AC" w:rsidP="003318AC">
      <w:pPr>
        <w:pStyle w:val="Caption"/>
        <w:ind w:right="3510"/>
        <w:rPr>
          <w:ins w:id="241" w:author="Phillip Klahs" w:date="2018-10-11T14:38:00Z"/>
        </w:rPr>
      </w:pPr>
      <w:ins w:id="242" w:author="Phillip Klahs" w:date="2018-10-11T14:38:00Z">
        <w:r>
          <w:lastRenderedPageBreak/>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243" w:author="Phillip Klahs" w:date="2018-10-11T14:38:00Z"/>
        </w:rPr>
      </w:pPr>
      <w:ins w:id="244"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w:t>
        </w:r>
        <w:proofErr w:type="spellStart"/>
        <w:r>
          <w:t>Graminid</w:t>
        </w:r>
        <w:proofErr w:type="spellEnd"/>
        <w:r>
          <w:t xml:space="preserve">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0BEA48FA" w:rsidR="003318AC" w:rsidRDefault="003318AC" w:rsidP="003C4A87">
      <w:pPr>
        <w:autoSpaceDE w:val="0"/>
        <w:autoSpaceDN w:val="0"/>
        <w:adjustRightInd w:val="0"/>
        <w:rPr>
          <w:ins w:id="245" w:author="Phillip Klahs" w:date="2018-10-16T14:28:00Z"/>
          <w:rFonts w:ascii="Times New Roman" w:hAnsi="Times New Roman" w:cs="Times New Roman"/>
          <w:sz w:val="23"/>
          <w:szCs w:val="23"/>
        </w:rPr>
      </w:pPr>
    </w:p>
    <w:p w14:paraId="35FE4410" w14:textId="3B97C2F1" w:rsidR="002A5766" w:rsidRPr="00693162" w:rsidDel="003F619D" w:rsidRDefault="003F619D" w:rsidP="003C4A87">
      <w:pPr>
        <w:autoSpaceDE w:val="0"/>
        <w:autoSpaceDN w:val="0"/>
        <w:adjustRightInd w:val="0"/>
        <w:rPr>
          <w:del w:id="246" w:author="Phillip Klahs" w:date="2018-10-17T11:20:00Z"/>
          <w:rFonts w:ascii="Times New Roman" w:hAnsi="Times New Roman" w:cs="Times New Roman"/>
          <w:sz w:val="23"/>
          <w:szCs w:val="23"/>
        </w:rPr>
      </w:pPr>
      <w:ins w:id="247" w:author="Phillip Klahs" w:date="2018-10-17T11:20:00Z">
        <w:r>
          <w:rPr>
            <w:rFonts w:ascii="Times New Roman" w:hAnsi="Times New Roman" w:cs="Times New Roman"/>
            <w:sz w:val="23"/>
            <w:szCs w:val="23"/>
          </w:rPr>
          <w:t xml:space="preserve">The size and mass of </w:t>
        </w:r>
      </w:ins>
      <w:ins w:id="248" w:author="Phillip Klahs" w:date="2018-10-17T11:32:00Z">
        <w:r w:rsidR="00366BDA">
          <w:rPr>
            <w:rFonts w:ascii="Times New Roman" w:hAnsi="Times New Roman" w:cs="Times New Roman"/>
            <w:sz w:val="23"/>
            <w:szCs w:val="23"/>
          </w:rPr>
          <w:t xml:space="preserve">most </w:t>
        </w:r>
      </w:ins>
    </w:p>
    <w:p w14:paraId="27066245" w14:textId="7E7DB295" w:rsidR="00106340" w:rsidRPr="00693162" w:rsidDel="00366BDA" w:rsidRDefault="003F619D" w:rsidP="00333552">
      <w:pPr>
        <w:pStyle w:val="NoSpacing"/>
        <w:rPr>
          <w:del w:id="249" w:author="Phillip Klahs" w:date="2018-10-17T11:37:00Z"/>
          <w:rFonts w:ascii="Times New Roman" w:hAnsi="Times New Roman" w:cs="Times New Roman"/>
          <w:sz w:val="23"/>
          <w:szCs w:val="23"/>
        </w:rPr>
      </w:pPr>
      <w:proofErr w:type="gramStart"/>
      <w:ins w:id="250" w:author="Phillip Klahs" w:date="2018-10-17T11:20:00Z">
        <w:r>
          <w:rPr>
            <w:rFonts w:ascii="Times New Roman" w:hAnsi="Times New Roman" w:cs="Times New Roman"/>
            <w:sz w:val="23"/>
            <w:szCs w:val="23"/>
          </w:rPr>
          <w:t>grass</w:t>
        </w:r>
        <w:proofErr w:type="gramEnd"/>
        <w:r>
          <w:rPr>
            <w:rFonts w:ascii="Times New Roman" w:hAnsi="Times New Roman" w:cs="Times New Roman"/>
            <w:sz w:val="23"/>
            <w:szCs w:val="23"/>
          </w:rPr>
          <w:t xml:space="preserve"> p</w:t>
        </w:r>
      </w:ins>
      <w:ins w:id="251" w:author="Phillip Klahs" w:date="2018-10-16T14:29:00Z">
        <w:r w:rsidR="00106340">
          <w:rPr>
            <w:rFonts w:ascii="Times New Roman" w:hAnsi="Times New Roman" w:cs="Times New Roman"/>
            <w:sz w:val="23"/>
            <w:szCs w:val="23"/>
          </w:rPr>
          <w:t xml:space="preserve">ollen </w:t>
        </w:r>
      </w:ins>
      <w:ins w:id="252" w:author="Phillip Klahs" w:date="2018-10-17T11:21:00Z">
        <w:r>
          <w:rPr>
            <w:rFonts w:ascii="Times New Roman" w:hAnsi="Times New Roman" w:cs="Times New Roman"/>
            <w:sz w:val="23"/>
            <w:szCs w:val="23"/>
          </w:rPr>
          <w:t xml:space="preserve">conforms to the predictions for wind pollinated plants. These </w:t>
        </w:r>
      </w:ins>
      <w:ins w:id="253" w:author="Phillip Klahs" w:date="2018-10-17T11:32:00Z">
        <w:r w:rsidR="00366BDA">
          <w:rPr>
            <w:rFonts w:ascii="Times New Roman" w:hAnsi="Times New Roman" w:cs="Times New Roman"/>
            <w:sz w:val="23"/>
            <w:szCs w:val="23"/>
          </w:rPr>
          <w:t xml:space="preserve">parameters result in the slow </w:t>
        </w:r>
      </w:ins>
      <w:ins w:id="254" w:author="Phillip Klahs" w:date="2018-10-16T14:29:00Z">
        <w:r w:rsidR="00366BDA">
          <w:rPr>
            <w:rFonts w:ascii="Times New Roman" w:hAnsi="Times New Roman" w:cs="Times New Roman"/>
            <w:sz w:val="23"/>
            <w:szCs w:val="23"/>
          </w:rPr>
          <w:t>terminal velocity that allows pollen grains to be carried by air currents. Th</w:t>
        </w:r>
      </w:ins>
      <w:ins w:id="255" w:author="Phillip Klahs" w:date="2018-10-17T11:37:00Z">
        <w:r w:rsidR="00366BDA">
          <w:rPr>
            <w:rFonts w:ascii="Times New Roman" w:hAnsi="Times New Roman" w:cs="Times New Roman"/>
            <w:sz w:val="23"/>
            <w:szCs w:val="23"/>
          </w:rPr>
          <w:t>ey</w:t>
        </w:r>
      </w:ins>
      <w:ins w:id="256" w:author="Phillip Klahs" w:date="2018-10-16T14:29:00Z">
        <w:r w:rsidR="00366BDA">
          <w:rPr>
            <w:rFonts w:ascii="Times New Roman" w:hAnsi="Times New Roman" w:cs="Times New Roman"/>
            <w:sz w:val="23"/>
            <w:szCs w:val="23"/>
          </w:rPr>
          <w:t xml:space="preserve"> also </w:t>
        </w:r>
      </w:ins>
      <w:ins w:id="257" w:author="Phillip Klahs" w:date="2018-10-17T11:34:00Z">
        <w:r w:rsidR="00366BDA">
          <w:rPr>
            <w:rFonts w:ascii="Times New Roman" w:hAnsi="Times New Roman" w:cs="Times New Roman"/>
            <w:sz w:val="23"/>
            <w:szCs w:val="23"/>
          </w:rPr>
          <w:t>define the range of</w:t>
        </w:r>
      </w:ins>
      <w:ins w:id="258" w:author="Phillip Klahs" w:date="2018-10-16T14:29:00Z">
        <w:r w:rsidR="00366BDA">
          <w:rPr>
            <w:rFonts w:ascii="Times New Roman" w:hAnsi="Times New Roman" w:cs="Times New Roman"/>
            <w:sz w:val="23"/>
            <w:szCs w:val="23"/>
          </w:rPr>
          <w:t xml:space="preserve"> </w:t>
        </w:r>
      </w:ins>
      <w:ins w:id="259" w:author="Phillip Klahs" w:date="2018-10-17T11:34:00Z">
        <w:r w:rsidR="00366BDA">
          <w:rPr>
            <w:rFonts w:ascii="Times New Roman" w:hAnsi="Times New Roman" w:cs="Times New Roman"/>
            <w:sz w:val="23"/>
            <w:szCs w:val="23"/>
          </w:rPr>
          <w:t xml:space="preserve">air currents </w:t>
        </w:r>
      </w:ins>
      <w:ins w:id="260" w:author="Phillip Klahs" w:date="2018-10-17T11:35:00Z">
        <w:r w:rsidR="00366BDA">
          <w:rPr>
            <w:rFonts w:ascii="Times New Roman" w:hAnsi="Times New Roman" w:cs="Times New Roman"/>
            <w:sz w:val="23"/>
            <w:szCs w:val="23"/>
          </w:rPr>
          <w:t xml:space="preserve">potentially </w:t>
        </w:r>
      </w:ins>
      <w:ins w:id="261" w:author="Phillip Klahs" w:date="2018-10-17T11:34:00Z">
        <w:r w:rsidR="00366BDA">
          <w:rPr>
            <w:rFonts w:ascii="Times New Roman" w:hAnsi="Times New Roman" w:cs="Times New Roman"/>
            <w:sz w:val="23"/>
            <w:szCs w:val="23"/>
          </w:rPr>
          <w:t xml:space="preserve">carrying </w:t>
        </w:r>
      </w:ins>
      <w:ins w:id="262" w:author="Phillip Klahs" w:date="2018-10-16T14:29:00Z">
        <w:r w:rsidR="00366BDA">
          <w:rPr>
            <w:rFonts w:ascii="Times New Roman" w:hAnsi="Times New Roman" w:cs="Times New Roman"/>
            <w:sz w:val="23"/>
            <w:szCs w:val="23"/>
          </w:rPr>
          <w:t xml:space="preserve">pollen, and the </w:t>
        </w:r>
      </w:ins>
      <w:ins w:id="263" w:author="Phillip Klahs" w:date="2018-10-17T11:35:00Z">
        <w:r w:rsidR="00366BDA">
          <w:rPr>
            <w:rFonts w:ascii="Times New Roman" w:hAnsi="Times New Roman" w:cs="Times New Roman"/>
            <w:sz w:val="23"/>
            <w:szCs w:val="23"/>
          </w:rPr>
          <w:t>conditions</w:t>
        </w:r>
      </w:ins>
      <w:ins w:id="264" w:author="Phillip Klahs" w:date="2018-10-16T14:29:00Z">
        <w:r w:rsidR="00366BDA">
          <w:rPr>
            <w:rFonts w:ascii="Times New Roman" w:hAnsi="Times New Roman" w:cs="Times New Roman"/>
            <w:sz w:val="23"/>
            <w:szCs w:val="23"/>
          </w:rPr>
          <w:t xml:space="preserve"> </w:t>
        </w:r>
      </w:ins>
      <w:ins w:id="265" w:author="Phillip Klahs" w:date="2018-10-17T11:35:00Z">
        <w:r w:rsidR="00366BDA">
          <w:rPr>
            <w:rFonts w:ascii="Times New Roman" w:hAnsi="Times New Roman" w:cs="Times New Roman"/>
            <w:sz w:val="23"/>
            <w:szCs w:val="23"/>
          </w:rPr>
          <w:t xml:space="preserve">that permit that pollen to </w:t>
        </w:r>
      </w:ins>
      <w:ins w:id="266" w:author="Phillip Klahs" w:date="2018-10-16T14:29:00Z">
        <w:r w:rsidR="00366BDA">
          <w:rPr>
            <w:rFonts w:ascii="Times New Roman" w:hAnsi="Times New Roman" w:cs="Times New Roman"/>
            <w:sz w:val="23"/>
            <w:szCs w:val="23"/>
          </w:rPr>
          <w:t xml:space="preserve">interact with </w:t>
        </w:r>
      </w:ins>
      <w:ins w:id="267" w:author="Phillip Klahs" w:date="2018-10-17T11:36:00Z">
        <w:r w:rsidR="00366BDA">
          <w:rPr>
            <w:rFonts w:ascii="Times New Roman" w:hAnsi="Times New Roman" w:cs="Times New Roman"/>
            <w:sz w:val="23"/>
            <w:szCs w:val="23"/>
          </w:rPr>
          <w:t>stigmas and ultimately be captured.</w:t>
        </w:r>
      </w:ins>
      <w:ins w:id="268" w:author="Phillip Klahs" w:date="2018-10-17T11:37:00Z">
        <w:r w:rsidR="00366BDA">
          <w:rPr>
            <w:rFonts w:ascii="Times New Roman" w:hAnsi="Times New Roman" w:cs="Times New Roman"/>
            <w:sz w:val="23"/>
            <w:szCs w:val="23"/>
          </w:rPr>
          <w:t xml:space="preserve"> </w:t>
        </w:r>
      </w:ins>
    </w:p>
    <w:p w14:paraId="03B27E7B" w14:textId="00E2A6CA"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ins w:id="269" w:author="Phillip Klahs" w:date="2018-10-17T11:39:00Z">
        <w:r w:rsidR="00366BDA">
          <w:rPr>
            <w:rFonts w:ascii="Times New Roman" w:hAnsi="Times New Roman" w:cs="Times New Roman"/>
            <w:sz w:val="23"/>
            <w:szCs w:val="23"/>
          </w:rPr>
          <w:t xml:space="preserve"> We are interested in how spikelet shape differs between habitats,</w:t>
        </w:r>
      </w:ins>
      <w:ins w:id="270" w:author="Phillip Klahs" w:date="2018-10-17T11:40:00Z">
        <w:r w:rsidR="00366BDA">
          <w:rPr>
            <w:rFonts w:ascii="Times New Roman" w:hAnsi="Times New Roman" w:cs="Times New Roman"/>
            <w:sz w:val="23"/>
            <w:szCs w:val="23"/>
          </w:rPr>
          <w:t xml:space="preserve"> and </w:t>
        </w:r>
        <w:proofErr w:type="spellStart"/>
        <w:r w:rsidR="00366BDA">
          <w:rPr>
            <w:rFonts w:ascii="Times New Roman" w:hAnsi="Times New Roman" w:cs="Times New Roman"/>
            <w:sz w:val="23"/>
            <w:szCs w:val="23"/>
          </w:rPr>
          <w:t>therefor</w:t>
        </w:r>
        <w:proofErr w:type="spellEnd"/>
        <w:r w:rsidR="00366BDA">
          <w:rPr>
            <w:rFonts w:ascii="Times New Roman" w:hAnsi="Times New Roman" w:cs="Times New Roman"/>
            <w:sz w:val="23"/>
            <w:szCs w:val="23"/>
          </w:rPr>
          <w:t xml:space="preserve"> the aerodynamics that control reproduction</w:t>
        </w:r>
      </w:ins>
      <w:ins w:id="271" w:author="Phillip Klahs" w:date="2018-10-17T11:39:00Z">
        <w:r w:rsidR="00366BDA">
          <w:rPr>
            <w:rFonts w:ascii="Times New Roman" w:hAnsi="Times New Roman" w:cs="Times New Roman"/>
            <w:sz w:val="23"/>
            <w:szCs w:val="23"/>
          </w:rPr>
          <w:t xml:space="preserve"> </w:t>
        </w:r>
      </w:ins>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1D66EC7E" w:rsidR="00261EAB" w:rsidRPr="00693162" w:rsidDel="00366BDA" w:rsidRDefault="00533A75" w:rsidP="00333552">
      <w:pPr>
        <w:pStyle w:val="NoSpacing"/>
        <w:rPr>
          <w:del w:id="272" w:author="Phillip Klahs" w:date="2018-10-17T11:38:00Z"/>
          <w:rFonts w:ascii="Times New Roman" w:hAnsi="Times New Roman" w:cs="Times New Roman"/>
          <w:sz w:val="23"/>
          <w:szCs w:val="23"/>
        </w:rPr>
      </w:pPr>
      <w:del w:id="273" w:author="Phillip Klahs" w:date="2018-10-17T11:38:00Z">
        <w:r w:rsidDel="00366BDA">
          <w:rPr>
            <w:rFonts w:ascii="Times New Roman" w:hAnsi="Times New Roman" w:cs="Times New Roman"/>
            <w:sz w:val="23"/>
            <w:szCs w:val="23"/>
          </w:rPr>
          <w:delText xml:space="preserve">Anemophily in grasses. </w:delText>
        </w:r>
      </w:del>
      <w:moveFromRangeStart w:id="274" w:author="Phillip Klahs" w:date="2018-10-17T11:38:00Z" w:name="move527539630"/>
      <w:moveFrom w:id="275" w:author="Phillip Klahs" w:date="2018-10-17T11:38:00Z">
        <w:del w:id="276" w:author="Phillip Klahs" w:date="2018-10-17T11:38:00Z">
          <w:r w:rsidR="00261EAB" w:rsidRPr="00693162" w:rsidDel="00366BDA">
            <w:rPr>
              <w:rFonts w:ascii="Times New Roman" w:hAnsi="Times New Roman" w:cs="Times New Roman"/>
              <w:sz w:val="23"/>
              <w:szCs w:val="23"/>
            </w:rPr>
            <w:delText xml:space="preserve">Grass spikelet structure, bracteate, reduced flowers, feathery stigmas, versatile anthers. Grass pollen development (peripheral pollen). </w:delText>
          </w:r>
        </w:del>
      </w:moveFrom>
      <w:moveFromRangeEnd w:id="274"/>
      <w:del w:id="277" w:author="Phillip Klahs" w:date="2018-10-17T11:38:00Z">
        <w:r w:rsidR="00261EAB" w:rsidRPr="00693162" w:rsidDel="00366BDA">
          <w:rPr>
            <w:rFonts w:ascii="Times New Roman" w:hAnsi="Times New Roman" w:cs="Times New Roman"/>
            <w:sz w:val="23"/>
            <w:szCs w:val="23"/>
          </w:rPr>
          <w:delText>Grass pollen (uniporate, annulus, operculum, supposedly smooth walls, microchannels as a potential synapomorphy). Note similarities of Cyperaceae (bracteate spikelets, reduced flowers, independent evolution of peripheral pollen) but that these evolved independently.</w:delText>
        </w:r>
        <w:r w:rsidR="00A12314" w:rsidRPr="00693162" w:rsidDel="00366BDA">
          <w:rPr>
            <w:rFonts w:ascii="Times New Roman" w:hAnsi="Times New Roman" w:cs="Times New Roman"/>
            <w:sz w:val="23"/>
            <w:szCs w:val="23"/>
          </w:rPr>
          <w:delText xml:space="preserve"> [Does peripheral pollen occur in any other wind-pollinated angiosperms, or in any angiosperms?]</w:delText>
        </w:r>
      </w:del>
    </w:p>
    <w:p w14:paraId="59E0CE87" w14:textId="108B55F9" w:rsidR="006261A8" w:rsidRPr="00693162" w:rsidDel="00366BDA" w:rsidRDefault="006261A8" w:rsidP="00333552">
      <w:pPr>
        <w:pStyle w:val="NoSpacing"/>
        <w:rPr>
          <w:del w:id="278" w:author="Phillip Klahs" w:date="2018-10-17T11:38:00Z"/>
          <w:rFonts w:ascii="Times New Roman" w:hAnsi="Times New Roman" w:cs="Times New Roman"/>
          <w:sz w:val="23"/>
          <w:szCs w:val="23"/>
        </w:rPr>
      </w:pPr>
    </w:p>
    <w:p w14:paraId="205FE903" w14:textId="3BC006E9" w:rsidR="006261A8" w:rsidRPr="00693162" w:rsidDel="00106340" w:rsidRDefault="006261A8" w:rsidP="00333552">
      <w:pPr>
        <w:pStyle w:val="NoSpacing"/>
        <w:rPr>
          <w:del w:id="279" w:author="Phillip Klahs" w:date="2018-10-16T14:32:00Z"/>
          <w:rFonts w:ascii="Times New Roman" w:hAnsi="Times New Roman" w:cs="Times New Roman"/>
          <w:sz w:val="23"/>
          <w:szCs w:val="23"/>
        </w:rPr>
      </w:pPr>
      <w:del w:id="280" w:author="Phillip Klahs" w:date="2018-10-16T14:32:00Z">
        <w:r w:rsidRPr="00693162" w:rsidDel="00106340">
          <w:rPr>
            <w:rFonts w:ascii="Times New Roman" w:hAnsi="Times New Roman" w:cs="Times New Roman"/>
            <w:sz w:val="23"/>
            <w:szCs w:val="23"/>
          </w:rPr>
          <w:delText>However, insect visitation to grass inflorescences (and not just forest grasses) and those of a number of wind-pollinated plants have been documented. Ambophily vs. insect-assisted pollination.</w:delText>
        </w:r>
        <w:r w:rsidR="00616C2D" w:rsidDel="00106340">
          <w:rPr>
            <w:rFonts w:ascii="Times New Roman" w:hAnsi="Times New Roman" w:cs="Times New Roman"/>
            <w:sz w:val="23"/>
            <w:szCs w:val="23"/>
          </w:rPr>
          <w:delText xml:space="preserve"> We have included some of the ambophilous grasses to </w:delText>
        </w:r>
      </w:del>
      <w:del w:id="281" w:author="Phillip Klahs" w:date="2018-10-16T14:31:00Z">
        <w:r w:rsidR="00616C2D" w:rsidDel="00106340">
          <w:rPr>
            <w:rFonts w:ascii="Times New Roman" w:hAnsi="Times New Roman" w:cs="Times New Roman"/>
            <w:sz w:val="23"/>
            <w:szCs w:val="23"/>
          </w:rPr>
          <w:delText>test</w:delText>
        </w:r>
      </w:del>
      <w:del w:id="282" w:author="Phillip Klahs" w:date="2018-10-16T14:32:00Z">
        <w:r w:rsidR="00616C2D" w:rsidDel="00106340">
          <w:rPr>
            <w:rFonts w:ascii="Times New Roman" w:hAnsi="Times New Roman" w:cs="Times New Roman"/>
            <w:sz w:val="23"/>
            <w:szCs w:val="23"/>
          </w:rPr>
          <w:delText xml:space="preserve"> if the CFD results fall outside the range of expected behavior.</w:delText>
        </w:r>
      </w:del>
    </w:p>
    <w:p w14:paraId="1A7AD502" w14:textId="4C6DEDC6" w:rsidR="006261A8" w:rsidRPr="00693162" w:rsidDel="00366BDA" w:rsidRDefault="006261A8" w:rsidP="00333552">
      <w:pPr>
        <w:pStyle w:val="NoSpacing"/>
        <w:rPr>
          <w:del w:id="283" w:author="Phillip Klahs" w:date="2018-10-17T11:38:00Z"/>
          <w:rFonts w:ascii="Times New Roman" w:hAnsi="Times New Roman" w:cs="Times New Roman"/>
          <w:sz w:val="23"/>
          <w:szCs w:val="23"/>
        </w:rPr>
      </w:pPr>
    </w:p>
    <w:p w14:paraId="754A7B0D" w14:textId="3047A73D" w:rsidR="006261A8" w:rsidRPr="00693162" w:rsidDel="00366BDA" w:rsidRDefault="006261A8" w:rsidP="00333552">
      <w:pPr>
        <w:pStyle w:val="NoSpacing"/>
        <w:rPr>
          <w:del w:id="284" w:author="Phillip Klahs" w:date="2018-10-17T11:38:00Z"/>
          <w:rFonts w:ascii="Times New Roman" w:hAnsi="Times New Roman" w:cs="Times New Roman"/>
          <w:sz w:val="23"/>
          <w:szCs w:val="23"/>
        </w:rPr>
      </w:pPr>
    </w:p>
    <w:p w14:paraId="455F8CF2" w14:textId="47E78EA0" w:rsidR="006261A8" w:rsidRPr="00693162" w:rsidDel="00366BDA" w:rsidRDefault="006261A8" w:rsidP="00333552">
      <w:pPr>
        <w:pStyle w:val="NoSpacing"/>
        <w:rPr>
          <w:del w:id="285" w:author="Phillip Klahs" w:date="2018-10-17T11:38:00Z"/>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might</w:t>
      </w:r>
      <w:proofErr w:type="gramEnd"/>
      <w:r w:rsidRPr="00693162">
        <w:rPr>
          <w:rFonts w:ascii="Times New Roman" w:hAnsi="Times New Roman" w:cs="Times New Roman"/>
          <w:sz w:val="23"/>
          <w:szCs w:val="23"/>
        </w:rPr>
        <w:t xml:space="preserve">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1196D66B" w14:textId="08387A1A" w:rsidR="00106340"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11B5C27B" w14:textId="77777777" w:rsidR="00106340" w:rsidRDefault="003A77CF" w:rsidP="00333552">
      <w:pPr>
        <w:pStyle w:val="NoSpacing"/>
        <w:rPr>
          <w:ins w:id="286" w:author="Phillip Klahs" w:date="2018-10-16T14:34:00Z"/>
          <w:rFonts w:ascii="Times New Roman" w:hAnsi="Times New Roman" w:cs="Times New Roman"/>
          <w:sz w:val="23"/>
          <w:szCs w:val="23"/>
        </w:rPr>
      </w:pPr>
      <w:r w:rsidRPr="00693162">
        <w:rPr>
          <w:rFonts w:ascii="Times New Roman" w:hAnsi="Times New Roman" w:cs="Times New Roman"/>
          <w:sz w:val="23"/>
          <w:szCs w:val="23"/>
        </w:rPr>
        <w:t xml:space="preserve">   </w:t>
      </w:r>
    </w:p>
    <w:p w14:paraId="6B5A972F" w14:textId="47FF7A0C" w:rsidR="00106340" w:rsidRDefault="00106340" w:rsidP="00333552">
      <w:pPr>
        <w:pStyle w:val="NoSpacing"/>
        <w:rPr>
          <w:ins w:id="287" w:author="Phillip Klahs" w:date="2018-10-16T14:34:00Z"/>
          <w:rFonts w:ascii="Times New Roman" w:hAnsi="Times New Roman" w:cs="Times New Roman"/>
          <w:sz w:val="23"/>
          <w:szCs w:val="23"/>
        </w:rPr>
      </w:pPr>
      <w:ins w:id="288" w:author="Phillip Klahs" w:date="2018-10-16T14:34:00Z">
        <w:r>
          <w:rPr>
            <w:rFonts w:ascii="Times New Roman" w:hAnsi="Times New Roman" w:cs="Times New Roman"/>
            <w:sz w:val="23"/>
            <w:szCs w:val="23"/>
          </w:rPr>
          <w:t>Explicitly testing something that has been assumed (Pollen)</w:t>
        </w:r>
      </w:ins>
    </w:p>
    <w:p w14:paraId="0EA6B8BF" w14:textId="04F2A2C2" w:rsidR="00333552" w:rsidRPr="00693162" w:rsidRDefault="003A77CF" w:rsidP="00333552">
      <w:pPr>
        <w:pStyle w:val="NoSpacing"/>
        <w:rPr>
          <w:rFonts w:ascii="Times New Roman" w:hAnsi="Times New Roman" w:cs="Times New Roman"/>
          <w:sz w:val="23"/>
          <w:szCs w:val="23"/>
        </w:rPr>
      </w:pPr>
      <w:commentRangeStart w:id="289"/>
      <w:r w:rsidRPr="00693162">
        <w:rPr>
          <w:rFonts w:ascii="Times New Roman" w:hAnsi="Times New Roman" w:cs="Times New Roman"/>
          <w:sz w:val="23"/>
          <w:szCs w:val="23"/>
        </w:rPr>
        <w:t>[If we include this section, we have to be careful not to be redundant with the Broader Impacts. But this would give us a chance to highlight the novelty of the virtual wind tunnel.]</w:t>
      </w:r>
      <w:commentRangeEnd w:id="289"/>
      <w:r w:rsidR="00106340">
        <w:rPr>
          <w:rStyle w:val="CommentReference"/>
          <w:rFonts w:ascii="Times New Roman" w:hAnsi="Times New Roman"/>
        </w:rPr>
        <w:commentReference w:id="289"/>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chosen because they represent the earliest diverging lineages of 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w:t>
      </w:r>
      <w:commentRangeStart w:id="290"/>
      <w:r w:rsidR="005A58ED">
        <w:t xml:space="preserve">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w:t>
      </w:r>
      <w:commentRangeEnd w:id="290"/>
      <w:r w:rsidR="00106340">
        <w:rPr>
          <w:rStyle w:val="CommentReference"/>
          <w:rFonts w:ascii="Times New Roman" w:eastAsiaTheme="minorHAnsi" w:hAnsi="Times New Roman"/>
        </w:rPr>
        <w:commentReference w:id="290"/>
      </w:r>
      <w:r w:rsidR="005A58ED">
        <w:t xml:space="preserve">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us</w:t>
      </w:r>
      <w:proofErr w:type="spellEnd"/>
      <w:r w:rsidR="009D15A3">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ratensis</w:t>
      </w:r>
      <w:proofErr w:type="spellEnd"/>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hystrix</w:t>
      </w:r>
      <w:proofErr w:type="spellEnd"/>
      <w:r w:rsidR="005A58ED">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spikelets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r w:rsidR="006625F2">
        <w:t>spikelets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a</w:t>
      </w:r>
      <w:proofErr w:type="spellEnd"/>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proofErr w:type="spellStart"/>
      <w:r w:rsidR="009D15A3" w:rsidRPr="00CA7938">
        <w:rPr>
          <w:rFonts w:ascii="Cambria" w:eastAsia="Times New Roman" w:hAnsi="Cambria" w:cs="Times New Roman"/>
          <w:i/>
          <w:iCs/>
          <w:color w:val="000000"/>
        </w:rPr>
        <w:t>Phragm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synflorescenc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w:t>
      </w:r>
      <w:r w:rsidR="005A58ED">
        <w:lastRenderedPageBreak/>
        <w:t>contains multiple closely spaced spikelets.</w:t>
      </w:r>
      <w:r w:rsidR="00E75068">
        <w:t xml:space="preserve"> </w:t>
      </w:r>
      <w:proofErr w:type="spellStart"/>
      <w:r w:rsidR="009D15A3" w:rsidRPr="00CA7938">
        <w:rPr>
          <w:rFonts w:ascii="Cambria" w:eastAsia="Times New Roman" w:hAnsi="Cambria" w:cs="Times New Roman"/>
          <w:i/>
          <w:iCs/>
          <w:color w:val="000000"/>
        </w:rPr>
        <w:t>Aristid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9"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291"/>
      <w:r w:rsidR="00723463">
        <w:rPr>
          <w:rFonts w:ascii="Times New Roman" w:hAnsi="Times New Roman" w:cs="Times New Roman"/>
          <w:sz w:val="23"/>
          <w:szCs w:val="23"/>
        </w:rPr>
        <w:t>speed</w:t>
      </w:r>
      <w:commentRangeEnd w:id="291"/>
      <w:r w:rsidR="00723463">
        <w:rPr>
          <w:rStyle w:val="CommentReference"/>
          <w:rFonts w:ascii="Times New Roman" w:hAnsi="Times New Roman"/>
        </w:rPr>
        <w:commentReference w:id="291"/>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r w:rsidR="00723463">
        <w:rPr>
          <w:rFonts w:ascii="Times New Roman" w:hAnsi="Times New Roman" w:cs="Times New Roman"/>
          <w:sz w:val="23"/>
          <w:szCs w:val="23"/>
        </w:rPr>
        <w:t>regions</w:t>
      </w:r>
      <w:proofErr w:type="gramStart"/>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292"/>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292"/>
      <w:r w:rsidR="00723463">
        <w:rPr>
          <w:rStyle w:val="CommentReference"/>
          <w:rFonts w:ascii="Times New Roman" w:hAnsi="Times New Roman"/>
        </w:rPr>
        <w:commentReference w:id="292"/>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293" w:author="Phillip Klahs" w:date="2018-10-11T14:28:00Z"/>
        </w:rPr>
      </w:pPr>
      <w:r w:rsidRPr="00693162">
        <w:rPr>
          <w:rFonts w:ascii="Times New Roman" w:hAnsi="Times New Roman" w:cs="Times New Roman"/>
          <w:sz w:val="23"/>
          <w:szCs w:val="23"/>
        </w:rPr>
        <w:t xml:space="preserve">      </w:t>
      </w:r>
      <w:ins w:id="294" w:author="Phillip Klahs" w:date="2018-10-11T14:28:00Z">
        <w:r w:rsidR="003318AC">
          <w:t xml:space="preserve">Pollen Sampling </w:t>
        </w:r>
      </w:ins>
    </w:p>
    <w:p w14:paraId="35E618ED" w14:textId="77777777" w:rsidR="003318AC" w:rsidRDefault="003318AC" w:rsidP="003318AC">
      <w:pPr>
        <w:rPr>
          <w:ins w:id="295" w:author="Phillip Klahs" w:date="2018-10-11T14:28:00Z"/>
        </w:rPr>
      </w:pPr>
    </w:p>
    <w:p w14:paraId="575703E1" w14:textId="77777777" w:rsidR="003318AC" w:rsidRDefault="003318AC" w:rsidP="003318AC">
      <w:pPr>
        <w:rPr>
          <w:ins w:id="296" w:author="Phillip Klahs" w:date="2018-10-11T14:28:00Z"/>
        </w:rPr>
      </w:pPr>
      <w:ins w:id="297" w:author="Phillip Klahs" w:date="2018-10-11T14:28:00Z">
        <w:r>
          <w:lastRenderedPageBreak/>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298"/>
        <w:r w:rsidRPr="007D159D">
          <w:rPr>
            <w:highlight w:val="yellow"/>
          </w:rPr>
          <w:t>Table</w:t>
        </w:r>
        <w:commentRangeEnd w:id="298"/>
        <w:r>
          <w:rPr>
            <w:rStyle w:val="CommentReference"/>
          </w:rPr>
          <w:commentReference w:id="298"/>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299" w:author="Phillip Klahs" w:date="2018-10-11T14:28:00Z"/>
        </w:rPr>
      </w:pPr>
    </w:p>
    <w:p w14:paraId="722D46A9" w14:textId="77777777" w:rsidR="003318AC" w:rsidRPr="005E352D" w:rsidRDefault="003318AC" w:rsidP="003318AC">
      <w:pPr>
        <w:rPr>
          <w:ins w:id="300" w:author="Phillip Klahs" w:date="2018-10-11T14:28:00Z"/>
        </w:rPr>
      </w:pPr>
      <w:ins w:id="301"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Linder and Ferguson, 1985; Peltre et al., 1987; Jewell et al., 1988; 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w:t>
        </w:r>
        <w:proofErr w:type="spellStart"/>
        <w:r w:rsidRPr="005E352D">
          <w:rPr>
            <w:i/>
          </w:rPr>
          <w:t>glauca</w:t>
        </w:r>
        <w:proofErr w:type="spellEnd"/>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302" w:author="Phillip Klahs" w:date="2018-10-11T14:28:00Z"/>
        </w:rPr>
      </w:pPr>
    </w:p>
    <w:p w14:paraId="70D607C8" w14:textId="77777777" w:rsidR="003318AC" w:rsidRDefault="003318AC" w:rsidP="003318AC">
      <w:pPr>
        <w:rPr>
          <w:ins w:id="303" w:author="Phillip Klahs" w:date="2018-10-11T14:28:00Z"/>
        </w:rPr>
      </w:pPr>
      <w:ins w:id="304" w:author="Phillip Klahs" w:date="2018-10-11T14:28:00Z">
        <w:r>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w:t>
        </w:r>
        <w:proofErr w:type="spellStart"/>
        <w:r w:rsidRPr="00172E6E">
          <w:rPr>
            <w:i/>
          </w:rPr>
          <w:t>gigantea</w:t>
        </w:r>
        <w:proofErr w:type="spellEnd"/>
        <w:r w:rsidRPr="00172E6E">
          <w:t>,</w:t>
        </w:r>
        <w:r w:rsidRPr="00172E6E">
          <w:rPr>
            <w:i/>
          </w:rPr>
          <w:t xml:space="preserve"> </w:t>
        </w:r>
        <w:proofErr w:type="spellStart"/>
        <w:r w:rsidRPr="00172E6E">
          <w:rPr>
            <w:i/>
          </w:rPr>
          <w:t>Guadua</w:t>
        </w:r>
        <w:proofErr w:type="spellEnd"/>
        <w:r w:rsidRPr="00172E6E">
          <w:rPr>
            <w:i/>
          </w:rPr>
          <w:t xml:space="preserve"> </w:t>
        </w:r>
        <w:proofErr w:type="spellStart"/>
        <w:r w:rsidRPr="00172E6E">
          <w:rPr>
            <w:i/>
          </w:rPr>
          <w:t>angustifolia</w:t>
        </w:r>
        <w:proofErr w:type="spellEnd"/>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305" w:author="Phillip Klahs" w:date="2018-10-11T14:28:00Z"/>
        </w:rPr>
      </w:pPr>
    </w:p>
    <w:p w14:paraId="2A94B180" w14:textId="77777777" w:rsidR="003318AC" w:rsidRDefault="003318AC" w:rsidP="003318AC">
      <w:pPr>
        <w:rPr>
          <w:ins w:id="306" w:author="Phillip Klahs" w:date="2018-10-11T14:28:00Z"/>
        </w:rPr>
      </w:pPr>
      <w:ins w:id="307"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on pollen aperture morphology was inconclusive as to the 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308" w:author="Phillip Klahs" w:date="2018-10-11T14:28:00Z"/>
        </w:rPr>
      </w:pPr>
    </w:p>
    <w:p w14:paraId="7A7B663B" w14:textId="77777777" w:rsidR="003318AC" w:rsidRPr="006924A9" w:rsidRDefault="003318AC" w:rsidP="003318AC">
      <w:pPr>
        <w:rPr>
          <w:ins w:id="309" w:author="Phillip Klahs" w:date="2018-10-11T14:28:00Z"/>
        </w:rPr>
      </w:pPr>
      <w:ins w:id="310"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 xml:space="preserve">), </w:t>
        </w:r>
        <w:proofErr w:type="spellStart"/>
        <w:r>
          <w:t>Aristidoideae</w:t>
        </w:r>
        <w:proofErr w:type="spellEnd"/>
        <w:r>
          <w:t xml:space="preserve"> (</w:t>
        </w:r>
        <w:proofErr w:type="spellStart"/>
        <w:r w:rsidRPr="006924A9">
          <w:rPr>
            <w:i/>
          </w:rPr>
          <w:t>Aristida</w:t>
        </w:r>
        <w:proofErr w:type="spellEnd"/>
        <w:r w:rsidRPr="006924A9">
          <w:rPr>
            <w:i/>
          </w:rPr>
          <w:t xml:space="preserve">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proofErr w:type="spellStart"/>
        <w:r w:rsidRPr="006924A9">
          <w:rPr>
            <w:i/>
          </w:rPr>
          <w:t>Arundo</w:t>
        </w:r>
        <w:proofErr w:type="spellEnd"/>
        <w:r w:rsidRPr="006924A9">
          <w:rPr>
            <w:i/>
          </w:rPr>
          <w:t xml:space="preserve"> </w:t>
        </w:r>
        <w:proofErr w:type="spellStart"/>
        <w:r w:rsidRPr="006924A9">
          <w:rPr>
            <w:i/>
          </w:rPr>
          <w:t>donax</w:t>
        </w:r>
        <w:proofErr w:type="spellEnd"/>
        <w:r>
          <w:t xml:space="preserve"> and </w:t>
        </w:r>
        <w:proofErr w:type="spellStart"/>
        <w:r w:rsidRPr="006924A9">
          <w:rPr>
            <w:i/>
          </w:rPr>
          <w:t>Phragmites</w:t>
        </w:r>
        <w:proofErr w:type="spellEnd"/>
        <w:r w:rsidRPr="006924A9">
          <w:rPr>
            <w:i/>
          </w:rPr>
          <w:t xml:space="preserve">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proofErr w:type="spellStart"/>
        <w:r w:rsidRPr="006924A9">
          <w:rPr>
            <w:i/>
          </w:rPr>
          <w:t>Zizania</w:t>
        </w:r>
        <w:proofErr w:type="spellEnd"/>
        <w:r w:rsidRPr="006924A9">
          <w:rPr>
            <w:i/>
          </w:rPr>
          <w:t xml:space="preserve">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lastRenderedPageBreak/>
          <w:t>Danthonioideae</w:t>
        </w:r>
        <w:proofErr w:type="spellEnd"/>
        <w:r w:rsidRPr="006924A9">
          <w:t xml:space="preserve"> </w:t>
        </w:r>
        <w:r>
          <w:t>(</w:t>
        </w:r>
        <w:proofErr w:type="spellStart"/>
        <w:r w:rsidRPr="006924A9">
          <w:rPr>
            <w:i/>
          </w:rPr>
          <w:t>Danthonia</w:t>
        </w:r>
        <w:proofErr w:type="spellEnd"/>
        <w:r w:rsidRPr="006924A9">
          <w:rPr>
            <w:i/>
          </w:rPr>
          <w:t xml:space="preserve"> </w:t>
        </w:r>
        <w:proofErr w:type="spellStart"/>
        <w:r w:rsidRPr="006924A9">
          <w:rPr>
            <w:i/>
          </w:rPr>
          <w:t>spicata</w:t>
        </w:r>
        <w:proofErr w:type="spellEnd"/>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311"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312" w:author="Phillip Klahs" w:date="2018-10-11T14:30:00Z"/>
        </w:rPr>
      </w:pPr>
      <w:ins w:id="313" w:author="Phillip Klahs" w:date="2018-10-11T14:30:00Z">
        <w:r>
          <w:t>Microscopy methods</w:t>
        </w:r>
      </w:ins>
    </w:p>
    <w:p w14:paraId="28BA51CF" w14:textId="77777777" w:rsidR="003318AC" w:rsidRDefault="003318AC" w:rsidP="003318AC">
      <w:pPr>
        <w:rPr>
          <w:ins w:id="314" w:author="Phillip Klahs" w:date="2018-10-11T14:30:00Z"/>
        </w:rPr>
      </w:pPr>
    </w:p>
    <w:p w14:paraId="0EE13AE2" w14:textId="77777777" w:rsidR="003318AC" w:rsidRDefault="003318AC" w:rsidP="003318AC">
      <w:pPr>
        <w:rPr>
          <w:ins w:id="315" w:author="Phillip Klahs" w:date="2018-10-11T14:30:00Z"/>
        </w:rPr>
      </w:pPr>
      <w:ins w:id="316"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317" w:author="Phillip Klahs" w:date="2018-10-11T14:30:00Z"/>
        </w:rPr>
      </w:pPr>
    </w:p>
    <w:p w14:paraId="2255E9C4" w14:textId="77777777" w:rsidR="003318AC" w:rsidRDefault="003318AC" w:rsidP="003318AC">
      <w:pPr>
        <w:rPr>
          <w:ins w:id="318" w:author="Phillip Klahs" w:date="2018-10-11T14:30:00Z"/>
        </w:rPr>
      </w:pPr>
      <w:ins w:id="319"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w:t>
        </w:r>
        <w:proofErr w:type="spellStart"/>
        <w:r>
          <w:t>acetolysis</w:t>
        </w:r>
        <w:proofErr w:type="spellEnd"/>
        <w:r>
          <w:t xml:space="preserve">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w:t>
        </w:r>
        <w:proofErr w:type="spellStart"/>
        <w:r>
          <w:t>cellulase</w:t>
        </w:r>
        <w:proofErr w:type="spellEnd"/>
        <w:r>
          <w:t>, and pectinase. This mixture is shaken periodically over 24 hours, then centrifuged and decanted. The clean and rehydrated pollen grains are stored in 70% ethanol for later use. Pollen prepared in this manner is appropriate for SEM, TEM, and LM.</w:t>
        </w:r>
      </w:ins>
    </w:p>
    <w:p w14:paraId="54F5C95C" w14:textId="77777777" w:rsidR="003318AC" w:rsidRDefault="003318AC" w:rsidP="003318AC">
      <w:pPr>
        <w:rPr>
          <w:ins w:id="320" w:author="Phillip Klahs" w:date="2018-10-11T14:30:00Z"/>
        </w:rPr>
      </w:pPr>
    </w:p>
    <w:p w14:paraId="743AC15C" w14:textId="77777777" w:rsidR="003318AC" w:rsidRDefault="003318AC" w:rsidP="003318AC">
      <w:pPr>
        <w:rPr>
          <w:ins w:id="321" w:author="Phillip Klahs" w:date="2018-10-11T14:30:00Z"/>
        </w:rPr>
      </w:pPr>
      <w:ins w:id="322"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323" w:author="Phillip Klahs" w:date="2018-10-11T14:30:00Z"/>
        </w:rPr>
      </w:pPr>
    </w:p>
    <w:p w14:paraId="0D3DB1EE" w14:textId="77777777" w:rsidR="003318AC" w:rsidRDefault="003318AC" w:rsidP="003318AC">
      <w:pPr>
        <w:rPr>
          <w:ins w:id="324" w:author="Phillip Klahs" w:date="2018-10-11T14:30:00Z"/>
        </w:rPr>
      </w:pPr>
      <w:ins w:id="325" w:author="Phillip Klahs" w:date="2018-10-11T14:30:00Z">
        <w:r>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2086D986" w14:textId="02AAC4B9" w:rsidR="00333552" w:rsidRPr="00693162" w:rsidDel="003318AC" w:rsidRDefault="00405B52" w:rsidP="00333552">
      <w:pPr>
        <w:pStyle w:val="NoSpacing"/>
        <w:rPr>
          <w:del w:id="326" w:author="Phillip Klahs" w:date="2018-10-11T14:30:00Z"/>
          <w:rFonts w:ascii="Times New Roman" w:hAnsi="Times New Roman" w:cs="Times New Roman"/>
          <w:sz w:val="23"/>
          <w:szCs w:val="23"/>
        </w:rPr>
      </w:pPr>
      <w:del w:id="327"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328" w:author="Phillip Klahs" w:date="2018-10-11T14:30:00Z"/>
          <w:rFonts w:ascii="Times New Roman" w:hAnsi="Times New Roman" w:cs="Times New Roman"/>
          <w:sz w:val="23"/>
          <w:szCs w:val="23"/>
        </w:rPr>
      </w:pPr>
      <w:del w:id="329"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330" w:author="Phillip Klahs" w:date="2018-10-11T14:30:00Z"/>
          <w:rFonts w:ascii="Times New Roman" w:hAnsi="Times New Roman" w:cs="Times New Roman"/>
          <w:sz w:val="23"/>
          <w:szCs w:val="23"/>
        </w:rPr>
      </w:pPr>
      <w:del w:id="331"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332"/>
      <w:r>
        <w:rPr>
          <w:rFonts w:ascii="Times New Roman" w:hAnsi="Times New Roman" w:cs="Times New Roman"/>
          <w:sz w:val="23"/>
          <w:szCs w:val="23"/>
          <w:u w:val="single"/>
        </w:rPr>
        <w:t>characters</w:t>
      </w:r>
      <w:commentRangeEnd w:id="332"/>
      <w:r>
        <w:rPr>
          <w:rStyle w:val="CommentReference"/>
          <w:rFonts w:ascii="Times New Roman" w:hAnsi="Times New Roman"/>
        </w:rPr>
        <w:commentReference w:id="332"/>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77777777" w:rsidR="00AA7C4D" w:rsidRPr="00693162" w:rsidRDefault="00AA7C4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Methods: Development of 3D methods and analyses </w:t>
      </w:r>
    </w:p>
    <w:p w14:paraId="4694172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3A48FC4C" w14:textId="77777777" w:rsidR="009830DD" w:rsidRPr="00693162" w:rsidRDefault="009830DD" w:rsidP="00333552">
      <w:pPr>
        <w:pStyle w:val="NoSpacing"/>
        <w:rPr>
          <w:rFonts w:ascii="Times New Roman" w:hAnsi="Times New Roman" w:cs="Times New Roman"/>
          <w:sz w:val="23"/>
          <w:szCs w:val="23"/>
        </w:rPr>
      </w:pPr>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003A77CF" w:rsidRPr="00693162">
        <w:rPr>
          <w:rFonts w:ascii="Times New Roman" w:hAnsi="Times New Roman" w:cs="Times New Roman"/>
          <w:sz w:val="23"/>
          <w:szCs w:val="23"/>
        </w:rPr>
        <w:t>work</w:t>
      </w:r>
      <w:proofErr w:type="gramEnd"/>
      <w:r w:rsidR="003A77CF" w:rsidRPr="00693162">
        <w:rPr>
          <w:rFonts w:ascii="Times New Roman" w:hAnsi="Times New Roman" w:cs="Times New Roman"/>
          <w:sz w:val="23"/>
          <w:szCs w:val="23"/>
        </w:rPr>
        <w:t xml:space="preserve"> in BPMI?;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w:t>
      </w:r>
      <w:r w:rsidRPr="00693162">
        <w:rPr>
          <w:rFonts w:ascii="Times New Roman" w:eastAsia="Arial" w:hAnsi="Times New Roman" w:cs="Times New Roman"/>
          <w:color w:val="000000"/>
          <w:sz w:val="23"/>
          <w:szCs w:val="23"/>
        </w:rPr>
        <w:lastRenderedPageBreak/>
        <w:t xml:space="preserve">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t>
      </w:r>
      <w:proofErr w:type="spellStart"/>
      <w:r w:rsidRPr="00693162">
        <w:rPr>
          <w:rFonts w:ascii="Times New Roman" w:eastAsia="Arial" w:hAnsi="Times New Roman" w:cs="Times New Roman"/>
          <w:color w:val="000000"/>
          <w:sz w:val="23"/>
          <w:szCs w:val="23"/>
        </w:rPr>
        <w:t>Wysocki</w:t>
      </w:r>
      <w:proofErr w:type="spellEnd"/>
      <w:r w:rsidRPr="00693162">
        <w:rPr>
          <w:rFonts w:ascii="Times New Roman" w:eastAsia="Arial" w:hAnsi="Times New Roman" w:cs="Times New Roman"/>
          <w:color w:val="000000"/>
          <w:sz w:val="23"/>
          <w:szCs w:val="23"/>
        </w:rPr>
        <w:t xml:space="preserve">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w:t>
      </w:r>
      <w:proofErr w:type="gramStart"/>
      <w:r w:rsidRPr="00693162">
        <w:rPr>
          <w:rFonts w:ascii="Times New Roman" w:eastAsia="Arial" w:hAnsi="Times New Roman" w:cs="Times New Roman"/>
          <w:color w:val="000000"/>
          <w:sz w:val="23"/>
          <w:szCs w:val="23"/>
        </w:rPr>
        <w:t>My</w:t>
      </w:r>
      <w:proofErr w:type="gramEnd"/>
      <w:r w:rsidRPr="00693162">
        <w:rPr>
          <w:rFonts w:ascii="Times New Roman" w:eastAsia="Arial" w:hAnsi="Times New Roman" w:cs="Times New Roman"/>
          <w:color w:val="000000"/>
          <w:sz w:val="23"/>
          <w:szCs w:val="23"/>
        </w:rPr>
        <w:t xml:space="preserve">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 xml:space="preserve">rass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s are usually lobed in at least one plane, often the </w:t>
      </w:r>
      <w:proofErr w:type="spellStart"/>
      <w:r w:rsidR="00533A75" w:rsidRPr="00533A75">
        <w:rPr>
          <w:rFonts w:ascii="Times New Roman" w:hAnsi="Times New Roman" w:cs="Times New Roman"/>
          <w:sz w:val="23"/>
          <w:szCs w:val="23"/>
        </w:rPr>
        <w:t>proximo</w:t>
      </w:r>
      <w:proofErr w:type="spellEnd"/>
      <w:r w:rsidR="00533A75" w:rsidRPr="00533A75">
        <w:rPr>
          <w:rFonts w:ascii="Times New Roman" w:hAnsi="Times New Roman" w:cs="Times New Roman"/>
          <w:sz w:val="23"/>
          <w:szCs w:val="23"/>
        </w:rPr>
        <w:t xml:space="preserve">-distal or lateral planes; the presence of lobes is </w:t>
      </w:r>
      <w:proofErr w:type="spellStart"/>
      <w:r w:rsidR="00533A75" w:rsidRPr="00533A75">
        <w:rPr>
          <w:rFonts w:ascii="Times New Roman" w:hAnsi="Times New Roman" w:cs="Times New Roman"/>
          <w:sz w:val="23"/>
          <w:szCs w:val="23"/>
        </w:rPr>
        <w:t>plesiomorphic</w:t>
      </w:r>
      <w:proofErr w:type="spellEnd"/>
      <w:r w:rsidR="00533A75" w:rsidRPr="00533A75">
        <w:rPr>
          <w:rFonts w:ascii="Times New Roman" w:hAnsi="Times New Roman" w:cs="Times New Roman"/>
          <w:sz w:val="23"/>
          <w:szCs w:val="23"/>
        </w:rPr>
        <w:t xml:space="preserve"> and general, with some reversions to the non-lobed condition. Five ma</w:t>
      </w:r>
      <w:r w:rsidR="00533A75">
        <w:rPr>
          <w:rFonts w:ascii="Times New Roman" w:hAnsi="Times New Roman" w:cs="Times New Roman"/>
          <w:sz w:val="23"/>
          <w:szCs w:val="23"/>
        </w:rPr>
        <w:t xml:space="preserve">jor </w:t>
      </w:r>
      <w:proofErr w:type="spellStart"/>
      <w:r w:rsidR="00533A75">
        <w:rPr>
          <w:rFonts w:ascii="Times New Roman" w:hAnsi="Times New Roman" w:cs="Times New Roman"/>
          <w:sz w:val="23"/>
          <w:szCs w:val="23"/>
        </w:rPr>
        <w:t>morphotypes</w:t>
      </w:r>
      <w:proofErr w:type="spellEnd"/>
      <w:r w:rsidR="00533A75">
        <w:rPr>
          <w:rFonts w:ascii="Times New Roman" w:hAnsi="Times New Roman" w:cs="Times New Roman"/>
          <w:sz w:val="23"/>
          <w:szCs w:val="23"/>
        </w:rPr>
        <w:t xml:space="preserve"> were identified;</w:t>
      </w:r>
      <w:r w:rsidR="00533A75" w:rsidRPr="00533A75">
        <w:rPr>
          <w:rFonts w:ascii="Times New Roman" w:hAnsi="Times New Roman" w:cs="Times New Roman"/>
          <w:sz w:val="23"/>
          <w:szCs w:val="23"/>
        </w:rPr>
        <w:t xml:space="preserve"> a species may have more than one, but we modeled the dominant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 shape is significantly correlated with both photosynthetic pathway (PS) and light regime. Several descriptors (e.g., cell </w:t>
      </w:r>
      <w:proofErr w:type="spellStart"/>
      <w:r w:rsidR="00533A75" w:rsidRPr="00533A75">
        <w:rPr>
          <w:rFonts w:ascii="Times New Roman" w:hAnsi="Times New Roman" w:cs="Times New Roman"/>
          <w:sz w:val="23"/>
          <w:szCs w:val="23"/>
        </w:rPr>
        <w:t>length</w:t>
      </w:r>
      <w:proofErr w:type="gramStart"/>
      <w:r w:rsidR="00533A75" w:rsidRPr="00533A75">
        <w:rPr>
          <w:rFonts w:ascii="Times New Roman" w:hAnsi="Times New Roman" w:cs="Times New Roman"/>
          <w:sz w:val="23"/>
          <w:szCs w:val="23"/>
        </w:rPr>
        <w:t>: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plastome </w:t>
      </w:r>
      <w:proofErr w:type="spellStart"/>
      <w:r w:rsidRPr="00693162">
        <w:rPr>
          <w:rFonts w:ascii="Times New Roman" w:eastAsia="Arial" w:hAnsi="Times New Roman" w:cs="Times New Roman"/>
          <w:color w:val="000000"/>
          <w:sz w:val="23"/>
          <w:szCs w:val="23"/>
          <w:highlight w:val="white"/>
        </w:rPr>
        <w:t>phylogenetics</w:t>
      </w:r>
      <w:proofErr w:type="spellEnd"/>
      <w:r w:rsidRPr="00693162">
        <w:rPr>
          <w:rFonts w:ascii="Times New Roman" w:eastAsia="Arial" w:hAnsi="Times New Roman" w:cs="Times New Roman"/>
          <w:color w:val="000000"/>
          <w:sz w:val="23"/>
          <w:szCs w:val="23"/>
          <w:highlight w:val="white"/>
        </w:rPr>
        <w:t>/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likely</w:t>
      </w:r>
      <w:proofErr w:type="gramEnd"/>
      <w:r w:rsidRPr="00693162">
        <w:rPr>
          <w:rFonts w:ascii="Times New Roman" w:hAnsi="Times New Roman" w:cs="Times New Roman"/>
          <w:sz w:val="23"/>
          <w:szCs w:val="23"/>
        </w:rPr>
        <w:t xml:space="preserve">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21" w:author="Phillip Klahs" w:date="2018-10-15T14:39:00Z" w:initials="PCK">
    <w:p w14:paraId="3EC25019" w14:textId="2656DD60" w:rsidR="00FC79DC" w:rsidRDefault="00FC79DC">
      <w:pPr>
        <w:pStyle w:val="CommentText"/>
      </w:pPr>
      <w:r>
        <w:rPr>
          <w:rStyle w:val="CommentReference"/>
        </w:rPr>
        <w:annotationRef/>
      </w:r>
      <w:r>
        <w:t>It has been theorized … we would like to test this</w:t>
      </w:r>
    </w:p>
  </w:comment>
  <w:comment w:id="46"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98" w:author="Phillip Klahs" w:date="2018-10-11T15:23:00Z" w:initials="PCK">
    <w:p w14:paraId="644EDF17" w14:textId="26D0E2AC" w:rsidR="00583294" w:rsidRDefault="00583294">
      <w:pPr>
        <w:pStyle w:val="CommentText"/>
      </w:pPr>
      <w:r>
        <w:rPr>
          <w:rStyle w:val="CommentReference"/>
        </w:rPr>
        <w:annotationRef/>
      </w:r>
      <w:r>
        <w:t>Needed?</w:t>
      </w:r>
    </w:p>
  </w:comment>
  <w:comment w:id="104" w:author="Phillip Klahs" w:date="2018-09-18T11:10:00Z" w:initials="PCK">
    <w:p w14:paraId="5287E15A" w14:textId="598F9E8B" w:rsidR="004F11B7" w:rsidRDefault="004F11B7">
      <w:pPr>
        <w:pStyle w:val="CommentText"/>
      </w:pPr>
      <w:r>
        <w:rPr>
          <w:rStyle w:val="CommentReference"/>
        </w:rPr>
        <w:annotationRef/>
      </w:r>
      <w:r>
        <w:t>Can or will?</w:t>
      </w:r>
    </w:p>
  </w:comment>
  <w:comment w:id="105"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6"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36" w:author="Phillip Klahs" w:date="2018-10-16T14:26:00Z" w:initials="PCK">
    <w:p w14:paraId="344DDC7A" w14:textId="24085F33" w:rsidR="002A5766" w:rsidRDefault="002A5766">
      <w:pPr>
        <w:pStyle w:val="CommentText"/>
      </w:pPr>
      <w:r>
        <w:rPr>
          <w:rStyle w:val="CommentReference"/>
        </w:rPr>
        <w:annotationRef/>
      </w:r>
      <w:r>
        <w:t>Claim points and describe importance</w:t>
      </w:r>
    </w:p>
  </w:comment>
  <w:comment w:id="173" w:author="Phillip Klahs" w:date="2018-10-16T14:25:00Z" w:initials="PCK">
    <w:p w14:paraId="223735B2" w14:textId="77777777" w:rsidR="00BC0261" w:rsidRDefault="00BC0261" w:rsidP="00BC0261">
      <w:pPr>
        <w:pStyle w:val="CommentText"/>
      </w:pPr>
      <w:r>
        <w:rPr>
          <w:rStyle w:val="CommentReference"/>
        </w:rPr>
        <w:annotationRef/>
      </w:r>
    </w:p>
  </w:comment>
  <w:comment w:id="202" w:author="Phillip Klahs" w:date="2018-10-11T15:55:00Z" w:initials="PCK">
    <w:p w14:paraId="06586269" w14:textId="6788DD82" w:rsidR="00510DBB" w:rsidRDefault="00510DBB">
      <w:pPr>
        <w:pStyle w:val="CommentText"/>
      </w:pPr>
      <w:r>
        <w:rPr>
          <w:rStyle w:val="CommentReference"/>
        </w:rPr>
        <w:annotationRef/>
      </w:r>
      <w:r>
        <w:t>Other citations?</w:t>
      </w:r>
    </w:p>
  </w:comment>
  <w:comment w:id="213" w:author="Phillip Klahs" w:date="2018-10-16T14:25:00Z" w:initials="PCK">
    <w:p w14:paraId="53C84173" w14:textId="4483AA73" w:rsidR="002A5766" w:rsidRDefault="002A5766">
      <w:pPr>
        <w:pStyle w:val="CommentText"/>
      </w:pPr>
      <w:r>
        <w:rPr>
          <w:rStyle w:val="CommentReference"/>
        </w:rPr>
        <w:annotationRef/>
      </w:r>
    </w:p>
  </w:comment>
  <w:comment w:id="289" w:author="Phillip Klahs" w:date="2018-10-16T14:33:00Z" w:initials="PCK">
    <w:p w14:paraId="6CAD1A7D" w14:textId="11DCF02A" w:rsidR="00106340" w:rsidRDefault="00106340">
      <w:pPr>
        <w:pStyle w:val="CommentText"/>
      </w:pPr>
      <w:r>
        <w:rPr>
          <w:rStyle w:val="CommentReference"/>
        </w:rPr>
        <w:annotationRef/>
      </w:r>
      <w:r>
        <w:t>Novelty of virtual wind tunnel</w:t>
      </w:r>
    </w:p>
  </w:comment>
  <w:comment w:id="290" w:author="Phillip Klahs" w:date="2018-10-16T14:32:00Z" w:initials="PCK">
    <w:p w14:paraId="531BCDA5" w14:textId="77777777" w:rsidR="00106340" w:rsidRPr="00693162" w:rsidRDefault="00106340" w:rsidP="00106340">
      <w:pPr>
        <w:pStyle w:val="NoSpacing"/>
        <w:rPr>
          <w:rFonts w:ascii="Times New Roman" w:hAnsi="Times New Roman" w:cs="Times New Roman"/>
          <w:sz w:val="23"/>
          <w:szCs w:val="23"/>
        </w:rPr>
      </w:pPr>
      <w:r>
        <w:rPr>
          <w:rStyle w:val="CommentReference"/>
        </w:rPr>
        <w:annotationRef/>
      </w: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Pr>
          <w:rFonts w:ascii="Times New Roman" w:hAnsi="Times New Roman" w:cs="Times New Roman"/>
          <w:sz w:val="23"/>
          <w:szCs w:val="23"/>
        </w:rPr>
        <w:t xml:space="preserve"> We have included some of the </w:t>
      </w:r>
      <w:proofErr w:type="spellStart"/>
      <w:r>
        <w:rPr>
          <w:rFonts w:ascii="Times New Roman" w:hAnsi="Times New Roman" w:cs="Times New Roman"/>
          <w:sz w:val="23"/>
          <w:szCs w:val="23"/>
        </w:rPr>
        <w:t>ambophilous</w:t>
      </w:r>
      <w:proofErr w:type="spellEnd"/>
      <w:r>
        <w:rPr>
          <w:rFonts w:ascii="Times New Roman" w:hAnsi="Times New Roman" w:cs="Times New Roman"/>
          <w:sz w:val="23"/>
          <w:szCs w:val="23"/>
        </w:rPr>
        <w:t xml:space="preserve"> grasses to explore if the CFD results fall outside the range of expected behavior.</w:t>
      </w:r>
    </w:p>
    <w:p w14:paraId="50D5FF38" w14:textId="3CACFABC" w:rsidR="00106340" w:rsidRDefault="00106340">
      <w:pPr>
        <w:pStyle w:val="CommentText"/>
      </w:pPr>
    </w:p>
  </w:comment>
  <w:comment w:id="291" w:author="Phillip Klahs" w:date="2018-09-07T14:55:00Z" w:initials="PCK">
    <w:p w14:paraId="60911DF6" w14:textId="770E32B6" w:rsidR="00723463" w:rsidRDefault="00723463">
      <w:pPr>
        <w:pStyle w:val="CommentText"/>
      </w:pPr>
      <w:r>
        <w:rPr>
          <w:rStyle w:val="CommentReference"/>
        </w:rPr>
        <w:annotationRef/>
      </w:r>
      <w:proofErr w:type="gramStart"/>
      <w:r>
        <w:t>natal</w:t>
      </w:r>
      <w:proofErr w:type="gramEnd"/>
    </w:p>
  </w:comment>
  <w:comment w:id="292" w:author="Phillip Klahs" w:date="2018-09-07T14:55:00Z" w:initials="PCK">
    <w:p w14:paraId="270B2719" w14:textId="45163519" w:rsidR="00723463" w:rsidRDefault="00723463">
      <w:pPr>
        <w:pStyle w:val="CommentText"/>
      </w:pPr>
      <w:r>
        <w:rPr>
          <w:rStyle w:val="CommentReference"/>
        </w:rPr>
        <w:annotationRef/>
      </w:r>
      <w:proofErr w:type="gramStart"/>
      <w:r>
        <w:t>wind</w:t>
      </w:r>
      <w:proofErr w:type="gramEnd"/>
      <w:r>
        <w:t xml:space="preserve"> pollinated flowers manipulate air</w:t>
      </w:r>
      <w:r w:rsidR="00381B5D">
        <w:t xml:space="preserve"> flow</w:t>
      </w:r>
      <w:r>
        <w:t xml:space="preserve"> to increase pollination</w:t>
      </w:r>
    </w:p>
  </w:comment>
  <w:comment w:id="298"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332" w:author="Phillip Klahs" w:date="2018-09-07T14:55:00Z" w:initials="PCK">
    <w:p w14:paraId="63666A25" w14:textId="6B01F4B8" w:rsidR="00381B5D" w:rsidRDefault="00381B5D">
      <w:pPr>
        <w:pStyle w:val="CommentText"/>
      </w:pPr>
      <w:r>
        <w:rPr>
          <w:rStyle w:val="CommentReference"/>
        </w:rPr>
        <w:annotationRef/>
      </w:r>
      <w:proofErr w:type="gramStart"/>
      <w:r>
        <w:t>tabl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18D174" w15:done="0"/>
  <w15:commentEx w15:paraId="3EC25019" w15:done="0"/>
  <w15:commentEx w15:paraId="3C70D431" w15:done="0"/>
  <w15:commentEx w15:paraId="644EDF17" w15:done="0"/>
  <w15:commentEx w15:paraId="5287E15A" w15:done="0"/>
  <w15:commentEx w15:paraId="0DF3A0B0" w15:done="0"/>
  <w15:commentEx w15:paraId="26FC7C29" w15:done="0"/>
  <w15:commentEx w15:paraId="344DDC7A" w15:done="0"/>
  <w15:commentEx w15:paraId="223735B2" w15:done="0"/>
  <w15:commentEx w15:paraId="06586269" w15:done="0"/>
  <w15:commentEx w15:paraId="53C84173" w15:done="0"/>
  <w15:commentEx w15:paraId="6CAD1A7D" w15:done="0"/>
  <w15:commentEx w15:paraId="50D5FF38" w15:done="0"/>
  <w15:commentEx w15:paraId="60911DF6" w15:done="0"/>
  <w15:commentEx w15:paraId="270B2719" w15:done="0"/>
  <w15:commentEx w15:paraId="6B0DEF99" w15:done="0"/>
  <w15:commentEx w15:paraId="63666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552"/>
    <w:rsid w:val="0005011B"/>
    <w:rsid w:val="000554A2"/>
    <w:rsid w:val="000570E2"/>
    <w:rsid w:val="000D0EF4"/>
    <w:rsid w:val="000D294B"/>
    <w:rsid w:val="000E0990"/>
    <w:rsid w:val="000F001A"/>
    <w:rsid w:val="000F3C84"/>
    <w:rsid w:val="001051ED"/>
    <w:rsid w:val="00106340"/>
    <w:rsid w:val="00122656"/>
    <w:rsid w:val="00162D2B"/>
    <w:rsid w:val="00185C7D"/>
    <w:rsid w:val="001977E1"/>
    <w:rsid w:val="001F7EAB"/>
    <w:rsid w:val="002052BB"/>
    <w:rsid w:val="00235E38"/>
    <w:rsid w:val="00261EAB"/>
    <w:rsid w:val="002965C3"/>
    <w:rsid w:val="002A5766"/>
    <w:rsid w:val="003318AC"/>
    <w:rsid w:val="00333552"/>
    <w:rsid w:val="00346C38"/>
    <w:rsid w:val="003563EB"/>
    <w:rsid w:val="00366BDA"/>
    <w:rsid w:val="00367600"/>
    <w:rsid w:val="00381B5D"/>
    <w:rsid w:val="00391250"/>
    <w:rsid w:val="003A77CF"/>
    <w:rsid w:val="003C4A87"/>
    <w:rsid w:val="003E5025"/>
    <w:rsid w:val="003F619D"/>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952B8"/>
    <w:rsid w:val="005A58ED"/>
    <w:rsid w:val="005D51C4"/>
    <w:rsid w:val="00616C2D"/>
    <w:rsid w:val="006172EE"/>
    <w:rsid w:val="00623E96"/>
    <w:rsid w:val="006261A8"/>
    <w:rsid w:val="006625F2"/>
    <w:rsid w:val="006631F9"/>
    <w:rsid w:val="0066548F"/>
    <w:rsid w:val="00693162"/>
    <w:rsid w:val="00693917"/>
    <w:rsid w:val="00693E36"/>
    <w:rsid w:val="00723463"/>
    <w:rsid w:val="00727F8C"/>
    <w:rsid w:val="00741456"/>
    <w:rsid w:val="00796239"/>
    <w:rsid w:val="007C3482"/>
    <w:rsid w:val="007E0E1E"/>
    <w:rsid w:val="007E3D3B"/>
    <w:rsid w:val="007F7F1C"/>
    <w:rsid w:val="008526B0"/>
    <w:rsid w:val="008B4D2C"/>
    <w:rsid w:val="008C1687"/>
    <w:rsid w:val="008F7F65"/>
    <w:rsid w:val="00900A84"/>
    <w:rsid w:val="00924738"/>
    <w:rsid w:val="00930A52"/>
    <w:rsid w:val="0093231A"/>
    <w:rsid w:val="00940D32"/>
    <w:rsid w:val="00951AEF"/>
    <w:rsid w:val="0096382C"/>
    <w:rsid w:val="00982D3C"/>
    <w:rsid w:val="009830DD"/>
    <w:rsid w:val="00993578"/>
    <w:rsid w:val="00994EAF"/>
    <w:rsid w:val="009C7F6A"/>
    <w:rsid w:val="009D15A3"/>
    <w:rsid w:val="00A12314"/>
    <w:rsid w:val="00A8147C"/>
    <w:rsid w:val="00A87781"/>
    <w:rsid w:val="00A94F16"/>
    <w:rsid w:val="00AA7C4D"/>
    <w:rsid w:val="00AD2A7C"/>
    <w:rsid w:val="00AE47D5"/>
    <w:rsid w:val="00B02FF1"/>
    <w:rsid w:val="00B96167"/>
    <w:rsid w:val="00BC0261"/>
    <w:rsid w:val="00C42C23"/>
    <w:rsid w:val="00C52879"/>
    <w:rsid w:val="00C62ED1"/>
    <w:rsid w:val="00C71B30"/>
    <w:rsid w:val="00CA3AD8"/>
    <w:rsid w:val="00CD790C"/>
    <w:rsid w:val="00D00925"/>
    <w:rsid w:val="00D01D41"/>
    <w:rsid w:val="00D81C42"/>
    <w:rsid w:val="00DC27CE"/>
    <w:rsid w:val="00DC75B0"/>
    <w:rsid w:val="00E34B0D"/>
    <w:rsid w:val="00E75068"/>
    <w:rsid w:val="00EB400C"/>
    <w:rsid w:val="00EE515E"/>
    <w:rsid w:val="00EF7680"/>
    <w:rsid w:val="00F15F7E"/>
    <w:rsid w:val="00F52172"/>
    <w:rsid w:val="00F63EF7"/>
    <w:rsid w:val="00F731C6"/>
    <w:rsid w:val="00FC79DC"/>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ketchfab.com/pkla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042D2A-772C-469A-8981-BFA4EB515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10</Pages>
  <Words>13127</Words>
  <Characters>74826</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Phillip Klahs</cp:lastModifiedBy>
  <cp:revision>10</cp:revision>
  <dcterms:created xsi:type="dcterms:W3CDTF">2018-10-11T19:27:00Z</dcterms:created>
  <dcterms:modified xsi:type="dcterms:W3CDTF">2018-10-17T18:24:00Z</dcterms:modified>
</cp:coreProperties>
</file>